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41C822" w14:textId="3CFFF3F0" w:rsidR="00731099" w:rsidRDefault="00731099" w:rsidP="00731099">
      <w:pPr>
        <w:rPr>
          <w:rFonts w:ascii="Times" w:hAnsi="Times"/>
          <w:b/>
        </w:rPr>
      </w:pPr>
      <w:bookmarkStart w:id="0" w:name="_GoBack"/>
      <w:bookmarkEnd w:id="0"/>
      <w:r>
        <w:rPr>
          <w:rFonts w:ascii="Times" w:hAnsi="Times"/>
          <w:b/>
        </w:rPr>
        <w:t>Supplementary Material</w:t>
      </w:r>
    </w:p>
    <w:p w14:paraId="423E0824" w14:textId="77777777" w:rsidR="008E1BF5" w:rsidRDefault="008E1BF5" w:rsidP="00731099">
      <w:pPr>
        <w:rPr>
          <w:rFonts w:ascii="Times" w:hAnsi="Times"/>
          <w:b/>
        </w:rPr>
      </w:pPr>
    </w:p>
    <w:p w14:paraId="790134BB" w14:textId="273F0252" w:rsidR="00372460" w:rsidRDefault="00372460" w:rsidP="00731099">
      <w:pPr>
        <w:rPr>
          <w:rFonts w:ascii="Times" w:hAnsi="Times"/>
          <w:b/>
        </w:rPr>
      </w:pPr>
      <w:r>
        <w:rPr>
          <w:rFonts w:ascii="Times" w:hAnsi="Times"/>
          <w:b/>
        </w:rPr>
        <w:t>Supplementary Tables 1-</w:t>
      </w:r>
      <w:r w:rsidR="00E27F67">
        <w:rPr>
          <w:rFonts w:ascii="Times" w:hAnsi="Times"/>
          <w:b/>
        </w:rPr>
        <w:t>3</w:t>
      </w:r>
      <w:r w:rsidR="001B5323">
        <w:rPr>
          <w:rFonts w:ascii="Times" w:hAnsi="Times"/>
          <w:b/>
        </w:rPr>
        <w:t xml:space="preserve">; </w:t>
      </w:r>
      <w:r>
        <w:rPr>
          <w:rFonts w:ascii="Times" w:hAnsi="Times"/>
          <w:b/>
        </w:rPr>
        <w:t>Supplementary Figures 1-</w:t>
      </w:r>
      <w:r w:rsidR="008E1BF5">
        <w:rPr>
          <w:rFonts w:ascii="Times" w:hAnsi="Times"/>
          <w:b/>
        </w:rPr>
        <w:t>8</w:t>
      </w:r>
    </w:p>
    <w:p w14:paraId="47A783DD" w14:textId="77777777" w:rsidR="00731099" w:rsidRDefault="00731099" w:rsidP="00731099">
      <w:pPr>
        <w:rPr>
          <w:rFonts w:ascii="Times" w:hAnsi="Times"/>
          <w:b/>
        </w:rPr>
      </w:pPr>
    </w:p>
    <w:p w14:paraId="21ABA61A" w14:textId="77777777" w:rsidR="0086172A" w:rsidRPr="00E271F4" w:rsidRDefault="0086172A" w:rsidP="0086172A">
      <w:pPr>
        <w:rPr>
          <w:rFonts w:ascii="Times" w:hAnsi="Times"/>
          <w:b/>
          <w:sz w:val="28"/>
          <w:szCs w:val="28"/>
        </w:rPr>
      </w:pPr>
      <w:r>
        <w:rPr>
          <w:rFonts w:ascii="Times" w:hAnsi="Times"/>
          <w:b/>
          <w:sz w:val="28"/>
          <w:szCs w:val="28"/>
        </w:rPr>
        <w:t xml:space="preserve">Type II </w:t>
      </w:r>
      <w:r w:rsidRPr="00E271F4">
        <w:rPr>
          <w:rFonts w:ascii="Times" w:hAnsi="Times"/>
          <w:b/>
          <w:sz w:val="28"/>
          <w:szCs w:val="28"/>
        </w:rPr>
        <w:t xml:space="preserve">Restriction of </w:t>
      </w:r>
      <w:r w:rsidRPr="00991CEB">
        <w:rPr>
          <w:rFonts w:ascii="Times" w:hAnsi="Times"/>
          <w:b/>
          <w:color w:val="000000" w:themeColor="text1"/>
          <w:sz w:val="28"/>
          <w:szCs w:val="28"/>
        </w:rPr>
        <w:t xml:space="preserve">Bacteriophage </w:t>
      </w:r>
      <w:r w:rsidRPr="00E271F4">
        <w:rPr>
          <w:rFonts w:ascii="Times" w:hAnsi="Times"/>
          <w:b/>
          <w:sz w:val="28"/>
          <w:szCs w:val="28"/>
        </w:rPr>
        <w:t>DNA with 5</w:t>
      </w:r>
      <w:r>
        <w:rPr>
          <w:rFonts w:ascii="Times" w:hAnsi="Times"/>
          <w:b/>
          <w:sz w:val="28"/>
          <w:szCs w:val="28"/>
        </w:rPr>
        <w:t>h</w:t>
      </w:r>
      <w:r w:rsidRPr="00E271F4">
        <w:rPr>
          <w:rFonts w:ascii="Times" w:hAnsi="Times"/>
          <w:b/>
          <w:sz w:val="28"/>
          <w:szCs w:val="28"/>
        </w:rPr>
        <w:t>mdU-derived Base Modifications</w:t>
      </w:r>
    </w:p>
    <w:p w14:paraId="51100052" w14:textId="77777777" w:rsidR="0086172A" w:rsidRDefault="0086172A" w:rsidP="0086172A">
      <w:pPr>
        <w:rPr>
          <w:rFonts w:ascii="Times" w:hAnsi="Times"/>
        </w:rPr>
      </w:pPr>
    </w:p>
    <w:p w14:paraId="6DE93190" w14:textId="77777777" w:rsidR="0086172A" w:rsidRDefault="0086172A" w:rsidP="0086172A">
      <w:pPr>
        <w:rPr>
          <w:rFonts w:ascii="Times" w:hAnsi="Times"/>
        </w:rPr>
      </w:pPr>
      <w:r>
        <w:rPr>
          <w:rFonts w:ascii="Times" w:hAnsi="Times"/>
        </w:rPr>
        <w:t xml:space="preserve">Kiersten </w:t>
      </w:r>
      <w:proofErr w:type="spellStart"/>
      <w:r>
        <w:rPr>
          <w:rFonts w:ascii="Times" w:hAnsi="Times"/>
        </w:rPr>
        <w:t>Flodman</w:t>
      </w:r>
      <w:proofErr w:type="spellEnd"/>
      <w:r>
        <w:rPr>
          <w:rFonts w:ascii="Times" w:hAnsi="Times"/>
        </w:rPr>
        <w:t xml:space="preserve">#, Rebecca Tsai#, Michael Y. Xu#, Ivan R. </w:t>
      </w:r>
      <w:proofErr w:type="spellStart"/>
      <w:r>
        <w:rPr>
          <w:rFonts w:ascii="Times" w:hAnsi="Times"/>
        </w:rPr>
        <w:t>Corrêa</w:t>
      </w:r>
      <w:proofErr w:type="spellEnd"/>
      <w:r>
        <w:rPr>
          <w:rFonts w:ascii="Times" w:hAnsi="Times"/>
        </w:rPr>
        <w:t xml:space="preserve"> Jr., Alyssa </w:t>
      </w:r>
      <w:proofErr w:type="spellStart"/>
      <w:r>
        <w:rPr>
          <w:rFonts w:ascii="Times" w:hAnsi="Times"/>
        </w:rPr>
        <w:t>Copelas</w:t>
      </w:r>
      <w:proofErr w:type="spellEnd"/>
      <w:r>
        <w:rPr>
          <w:rFonts w:ascii="Times" w:hAnsi="Times"/>
        </w:rPr>
        <w:t>, Yan-</w:t>
      </w:r>
      <w:proofErr w:type="spellStart"/>
      <w:r>
        <w:rPr>
          <w:rFonts w:ascii="Times" w:hAnsi="Times"/>
        </w:rPr>
        <w:t>Jiun</w:t>
      </w:r>
      <w:proofErr w:type="spellEnd"/>
      <w:r>
        <w:rPr>
          <w:rFonts w:ascii="Times" w:hAnsi="Times"/>
        </w:rPr>
        <w:t xml:space="preserve"> Lee, Ming-</w:t>
      </w:r>
      <w:proofErr w:type="spellStart"/>
      <w:r>
        <w:rPr>
          <w:rFonts w:ascii="Times" w:hAnsi="Times"/>
        </w:rPr>
        <w:t>Qun</w:t>
      </w:r>
      <w:proofErr w:type="spellEnd"/>
      <w:r>
        <w:rPr>
          <w:rFonts w:ascii="Times" w:hAnsi="Times"/>
        </w:rPr>
        <w:t xml:space="preserve"> Xu, Peter </w:t>
      </w:r>
      <w:proofErr w:type="spellStart"/>
      <w:r>
        <w:rPr>
          <w:rFonts w:ascii="Times" w:hAnsi="Times"/>
        </w:rPr>
        <w:t>Weigele</w:t>
      </w:r>
      <w:proofErr w:type="spellEnd"/>
      <w:r>
        <w:rPr>
          <w:rFonts w:ascii="Times" w:hAnsi="Times"/>
        </w:rPr>
        <w:t>, and Shuang-</w:t>
      </w:r>
      <w:proofErr w:type="spellStart"/>
      <w:r>
        <w:rPr>
          <w:rFonts w:ascii="Times" w:hAnsi="Times"/>
        </w:rPr>
        <w:t>yong</w:t>
      </w:r>
      <w:proofErr w:type="spellEnd"/>
      <w:r>
        <w:rPr>
          <w:rFonts w:ascii="Times" w:hAnsi="Times"/>
        </w:rPr>
        <w:t xml:space="preserve"> Xu*</w:t>
      </w:r>
    </w:p>
    <w:p w14:paraId="261F511B" w14:textId="77777777" w:rsidR="0086172A" w:rsidRDefault="0086172A" w:rsidP="0086172A">
      <w:pPr>
        <w:rPr>
          <w:rFonts w:ascii="Times" w:hAnsi="Times"/>
        </w:rPr>
      </w:pPr>
    </w:p>
    <w:p w14:paraId="1A7752F3" w14:textId="20E6CD0B" w:rsidR="0086172A" w:rsidRDefault="0086172A" w:rsidP="0086172A">
      <w:pPr>
        <w:rPr>
          <w:rFonts w:ascii="Times" w:hAnsi="Times"/>
        </w:rPr>
      </w:pPr>
      <w:r>
        <w:rPr>
          <w:rFonts w:ascii="Times" w:hAnsi="Times"/>
        </w:rPr>
        <w:t>New England Biolabs, Inc. 240 County Road, Ipswich, MA 01938</w:t>
      </w:r>
      <w:r w:rsidR="00DD262D">
        <w:rPr>
          <w:rFonts w:ascii="Times" w:hAnsi="Times"/>
        </w:rPr>
        <w:t>, USA</w:t>
      </w:r>
    </w:p>
    <w:p w14:paraId="6EB5FB75" w14:textId="77777777" w:rsidR="0086172A" w:rsidRDefault="0086172A" w:rsidP="0086172A">
      <w:pPr>
        <w:rPr>
          <w:rFonts w:ascii="Times" w:hAnsi="Times"/>
        </w:rPr>
      </w:pPr>
    </w:p>
    <w:p w14:paraId="567CA6C5" w14:textId="77777777" w:rsidR="0086172A" w:rsidRDefault="0086172A" w:rsidP="0086172A">
      <w:pPr>
        <w:rPr>
          <w:rFonts w:ascii="Times" w:hAnsi="Times"/>
        </w:rPr>
      </w:pPr>
      <w:r>
        <w:rPr>
          <w:rFonts w:ascii="Times" w:hAnsi="Times"/>
        </w:rPr>
        <w:t>#Authors contributed equally to this work</w:t>
      </w:r>
    </w:p>
    <w:p w14:paraId="0716C9BB" w14:textId="77777777" w:rsidR="0086172A" w:rsidRDefault="0086172A" w:rsidP="0086172A">
      <w:pPr>
        <w:rPr>
          <w:rFonts w:ascii="Times" w:hAnsi="Times"/>
        </w:rPr>
      </w:pPr>
    </w:p>
    <w:p w14:paraId="1045CF92" w14:textId="77777777" w:rsidR="0086172A" w:rsidRDefault="0086172A" w:rsidP="0086172A">
      <w:pPr>
        <w:rPr>
          <w:rFonts w:ascii="Times" w:hAnsi="Times"/>
        </w:rPr>
      </w:pPr>
      <w:r>
        <w:rPr>
          <w:rFonts w:ascii="Times" w:hAnsi="Times"/>
        </w:rPr>
        <w:t>*Corresponding author</w:t>
      </w:r>
    </w:p>
    <w:p w14:paraId="6138D633" w14:textId="77777777" w:rsidR="0086172A" w:rsidRDefault="0086172A" w:rsidP="0086172A">
      <w:pPr>
        <w:rPr>
          <w:rFonts w:ascii="Times" w:hAnsi="Times"/>
        </w:rPr>
      </w:pPr>
      <w:r>
        <w:rPr>
          <w:rFonts w:ascii="Times" w:hAnsi="Times"/>
        </w:rPr>
        <w:t>Dr. Shuang-</w:t>
      </w:r>
      <w:proofErr w:type="spellStart"/>
      <w:r>
        <w:rPr>
          <w:rFonts w:ascii="Times" w:hAnsi="Times"/>
        </w:rPr>
        <w:t>yong</w:t>
      </w:r>
      <w:proofErr w:type="spellEnd"/>
      <w:r>
        <w:rPr>
          <w:rFonts w:ascii="Times" w:hAnsi="Times"/>
        </w:rPr>
        <w:t xml:space="preserve"> Xu</w:t>
      </w:r>
    </w:p>
    <w:p w14:paraId="5C7E4B47" w14:textId="77777777" w:rsidR="0086172A" w:rsidRDefault="001A44E4" w:rsidP="0086172A">
      <w:pPr>
        <w:rPr>
          <w:rFonts w:ascii="Times" w:hAnsi="Times"/>
        </w:rPr>
      </w:pPr>
      <w:hyperlink r:id="rId7" w:history="1">
        <w:r w:rsidR="0086172A" w:rsidRPr="00A26CB7">
          <w:rPr>
            <w:rStyle w:val="Hyperlink"/>
            <w:rFonts w:ascii="Times" w:hAnsi="Times"/>
          </w:rPr>
          <w:t>xus@neb.com</w:t>
        </w:r>
      </w:hyperlink>
    </w:p>
    <w:p w14:paraId="741ABA15" w14:textId="77777777" w:rsidR="0086172A" w:rsidRDefault="0086172A" w:rsidP="0086172A">
      <w:pPr>
        <w:rPr>
          <w:rFonts w:ascii="Times" w:hAnsi="Times"/>
        </w:rPr>
      </w:pPr>
      <w:r>
        <w:rPr>
          <w:rFonts w:ascii="Times" w:hAnsi="Times"/>
        </w:rPr>
        <w:t>Telephone: 1-978-380-7287</w:t>
      </w:r>
    </w:p>
    <w:p w14:paraId="4061A8EC" w14:textId="77777777" w:rsidR="0086172A" w:rsidRDefault="0086172A" w:rsidP="0086172A">
      <w:pPr>
        <w:rPr>
          <w:rFonts w:ascii="Times" w:hAnsi="Times"/>
        </w:rPr>
      </w:pPr>
      <w:r>
        <w:rPr>
          <w:rFonts w:ascii="Times" w:hAnsi="Times"/>
        </w:rPr>
        <w:t>Fax: 1-978-921-1350</w:t>
      </w:r>
    </w:p>
    <w:p w14:paraId="7D9A31C8" w14:textId="77777777" w:rsidR="0086172A" w:rsidRDefault="0086172A" w:rsidP="0086172A">
      <w:pPr>
        <w:rPr>
          <w:rFonts w:ascii="Times" w:hAnsi="Times"/>
        </w:rPr>
      </w:pPr>
    </w:p>
    <w:p w14:paraId="348D309E" w14:textId="2645D8AE" w:rsidR="00731099" w:rsidRDefault="0086172A" w:rsidP="00731099">
      <w:pPr>
        <w:rPr>
          <w:rFonts w:ascii="Times" w:hAnsi="Times" w:cs="Arial"/>
          <w:color w:val="000000"/>
          <w:shd w:val="clear" w:color="auto" w:fill="FFFFFF"/>
        </w:rPr>
      </w:pPr>
      <w:r>
        <w:rPr>
          <w:rFonts w:ascii="Times" w:hAnsi="Times"/>
        </w:rPr>
        <w:t xml:space="preserve">Key words: Type II restriction and modification, 5hmdU-derived nucleotide modification, </w:t>
      </w:r>
      <w:r w:rsidRPr="00315BD1">
        <w:rPr>
          <w:rFonts w:ascii="Times" w:hAnsi="Times"/>
          <w:i/>
        </w:rPr>
        <w:t>Pseudomonas</w:t>
      </w:r>
      <w:r w:rsidRPr="00315BD1">
        <w:rPr>
          <w:rFonts w:ascii="Times" w:hAnsi="Times"/>
        </w:rPr>
        <w:t xml:space="preserve"> </w:t>
      </w:r>
      <w:r w:rsidRPr="00991CEB">
        <w:rPr>
          <w:rFonts w:ascii="Times" w:hAnsi="Times"/>
          <w:color w:val="000000" w:themeColor="text1"/>
        </w:rPr>
        <w:t xml:space="preserve">bacteriophage (phage) M6, </w:t>
      </w:r>
      <w:r w:rsidRPr="00991CEB">
        <w:rPr>
          <w:rFonts w:ascii="Times" w:hAnsi="Times"/>
          <w:i/>
          <w:color w:val="000000" w:themeColor="text1"/>
        </w:rPr>
        <w:t>Salmonella</w:t>
      </w:r>
      <w:r w:rsidRPr="00991CEB">
        <w:rPr>
          <w:rFonts w:ascii="Times" w:hAnsi="Times"/>
          <w:color w:val="000000" w:themeColor="text1"/>
        </w:rPr>
        <w:t xml:space="preserve"> phage </w:t>
      </w:r>
      <w:proofErr w:type="spellStart"/>
      <w:r w:rsidRPr="00991CEB">
        <w:rPr>
          <w:rFonts w:ascii="Times" w:hAnsi="Times"/>
          <w:color w:val="000000" w:themeColor="text1"/>
        </w:rPr>
        <w:t>ViI</w:t>
      </w:r>
      <w:proofErr w:type="spellEnd"/>
      <w:r w:rsidRPr="00991CEB">
        <w:rPr>
          <w:rFonts w:ascii="Times" w:hAnsi="Times"/>
          <w:color w:val="000000" w:themeColor="text1"/>
        </w:rPr>
        <w:t xml:space="preserve"> (Vi1</w:t>
      </w:r>
      <w:r>
        <w:rPr>
          <w:rFonts w:ascii="Times" w:hAnsi="Times"/>
        </w:rPr>
        <w:t xml:space="preserve">), </w:t>
      </w:r>
      <w:proofErr w:type="spellStart"/>
      <w:r w:rsidRPr="00465F69">
        <w:rPr>
          <w:rFonts w:ascii="Times" w:hAnsi="Times" w:cs="Arial"/>
          <w:i/>
          <w:color w:val="000000"/>
          <w:shd w:val="clear" w:color="auto" w:fill="FFFFFF"/>
        </w:rPr>
        <w:t>Delftia</w:t>
      </w:r>
      <w:proofErr w:type="spellEnd"/>
      <w:r>
        <w:rPr>
          <w:rFonts w:ascii="Times" w:hAnsi="Times" w:cs="Arial"/>
          <w:color w:val="000000"/>
          <w:shd w:val="clear" w:color="auto" w:fill="FFFFFF"/>
        </w:rPr>
        <w:t xml:space="preserve"> phi W-14</w:t>
      </w:r>
      <w:r w:rsidR="00DD262D">
        <w:rPr>
          <w:rFonts w:ascii="Times" w:hAnsi="Times" w:cs="Arial"/>
          <w:color w:val="000000"/>
          <w:shd w:val="clear" w:color="auto" w:fill="FFFFFF"/>
        </w:rPr>
        <w:t>.</w:t>
      </w:r>
    </w:p>
    <w:p w14:paraId="4C702F0B" w14:textId="39113937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64CCC28D" w14:textId="23526238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2A8ECF45" w14:textId="35A462AB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7E6A0499" w14:textId="31F87EA4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251F16DF" w14:textId="51E9EB7E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15FC3118" w14:textId="040ACE3A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2D9639F3" w14:textId="640B5368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218BB844" w14:textId="2C4BE9C6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77541ACE" w14:textId="7B3FC941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5918B4F4" w14:textId="760CB3BD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60585FC8" w14:textId="75BDF15E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12E18AA1" w14:textId="3D66FE4E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3336BF3E" w14:textId="6E48941A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7166963D" w14:textId="670CE903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75540FD3" w14:textId="6DEC64A0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20DD4065" w14:textId="445C0BF8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1A4408C8" w14:textId="5A94B832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166B4E21" w14:textId="5DED3405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6FF1867F" w14:textId="592A7739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4D2CAFCE" w14:textId="3029C558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4D8482FB" w14:textId="7C9EF58B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793ECB35" w14:textId="3AF3C244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34706C6B" w14:textId="632B0BDD" w:rsidR="00DD262D" w:rsidRDefault="00DD262D" w:rsidP="00731099">
      <w:pPr>
        <w:rPr>
          <w:rFonts w:ascii="Times" w:hAnsi="Times" w:cs="Arial"/>
          <w:color w:val="000000"/>
          <w:shd w:val="clear" w:color="auto" w:fill="FFFFFF"/>
        </w:rPr>
      </w:pPr>
    </w:p>
    <w:p w14:paraId="057310FA" w14:textId="77777777" w:rsidR="00DD262D" w:rsidRDefault="00DD262D" w:rsidP="00731099">
      <w:pPr>
        <w:rPr>
          <w:rFonts w:ascii="Times" w:hAnsi="Times"/>
          <w:b/>
        </w:rPr>
      </w:pPr>
    </w:p>
    <w:p w14:paraId="45083CFE" w14:textId="02A733DD" w:rsidR="00731099" w:rsidRDefault="00731099" w:rsidP="009B067E">
      <w:pPr>
        <w:spacing w:line="360" w:lineRule="auto"/>
        <w:rPr>
          <w:rFonts w:ascii="Times" w:hAnsi="Times"/>
          <w:b/>
        </w:rPr>
      </w:pPr>
      <w:r>
        <w:rPr>
          <w:rFonts w:ascii="Times" w:hAnsi="Times"/>
          <w:b/>
        </w:rPr>
        <w:lastRenderedPageBreak/>
        <w:t>Supplementary Table 1</w:t>
      </w:r>
      <w:r w:rsidR="009B067E">
        <w:rPr>
          <w:rFonts w:ascii="Times" w:hAnsi="Times"/>
          <w:b/>
        </w:rPr>
        <w:t xml:space="preserve">. </w:t>
      </w:r>
      <w:r w:rsidRPr="00570C44">
        <w:rPr>
          <w:rFonts w:ascii="Times" w:hAnsi="Times"/>
          <w:b/>
        </w:rPr>
        <w:t xml:space="preserve">Type II restriction of phage </w:t>
      </w:r>
      <w:r>
        <w:rPr>
          <w:rFonts w:ascii="Times" w:hAnsi="Times"/>
          <w:b/>
        </w:rPr>
        <w:t>M6</w:t>
      </w:r>
      <w:r w:rsidRPr="00570C44">
        <w:rPr>
          <w:rFonts w:ascii="Times" w:hAnsi="Times"/>
          <w:b/>
        </w:rPr>
        <w:t xml:space="preserve"> g</w:t>
      </w:r>
      <w:r w:rsidR="00203BF0">
        <w:rPr>
          <w:rFonts w:ascii="Times" w:hAnsi="Times"/>
          <w:b/>
        </w:rPr>
        <w:t xml:space="preserve">enomic </w:t>
      </w:r>
      <w:r w:rsidRPr="00570C44">
        <w:rPr>
          <w:rFonts w:ascii="Times" w:hAnsi="Times"/>
          <w:b/>
        </w:rPr>
        <w:t>DNA</w:t>
      </w:r>
      <w:r w:rsidR="00203BF0">
        <w:rPr>
          <w:rFonts w:ascii="Times" w:hAnsi="Times"/>
          <w:b/>
        </w:rPr>
        <w:t xml:space="preserve"> (gDNA)</w:t>
      </w:r>
      <w:r w:rsidRPr="00570C44">
        <w:rPr>
          <w:rFonts w:ascii="Times" w:hAnsi="Times"/>
          <w:b/>
        </w:rPr>
        <w:t>.</w:t>
      </w:r>
    </w:p>
    <w:p w14:paraId="6818A853" w14:textId="1EC8E2F7" w:rsidR="00731099" w:rsidRDefault="00731099" w:rsidP="009B067E">
      <w:pPr>
        <w:spacing w:line="360" w:lineRule="auto"/>
        <w:rPr>
          <w:rFonts w:ascii="Times" w:hAnsi="Times" w:cs="Arial"/>
          <w:color w:val="000000"/>
          <w:shd w:val="clear" w:color="auto" w:fill="FFFFFF"/>
        </w:rPr>
      </w:pPr>
      <w:r w:rsidRPr="00893361">
        <w:rPr>
          <w:rFonts w:ascii="Times" w:hAnsi="Times"/>
        </w:rPr>
        <w:t>Type II and III</w:t>
      </w:r>
      <w:r w:rsidR="00203BF0">
        <w:rPr>
          <w:rFonts w:ascii="Times" w:hAnsi="Times"/>
        </w:rPr>
        <w:t xml:space="preserve"> restriction endonucleases (</w:t>
      </w:r>
      <w:proofErr w:type="spellStart"/>
      <w:r w:rsidRPr="00893361">
        <w:rPr>
          <w:rFonts w:ascii="Times" w:hAnsi="Times"/>
        </w:rPr>
        <w:t>REases</w:t>
      </w:r>
      <w:proofErr w:type="spellEnd"/>
      <w:r w:rsidR="00203BF0">
        <w:rPr>
          <w:rFonts w:ascii="Times" w:hAnsi="Times"/>
        </w:rPr>
        <w:t>)</w:t>
      </w:r>
      <w:r w:rsidRPr="00893361">
        <w:rPr>
          <w:rFonts w:ascii="Times" w:hAnsi="Times"/>
        </w:rPr>
        <w:t xml:space="preserve"> </w:t>
      </w:r>
      <w:r w:rsidR="00180E8F">
        <w:rPr>
          <w:rFonts w:ascii="Times" w:hAnsi="Times"/>
        </w:rPr>
        <w:t>were</w:t>
      </w:r>
      <w:r w:rsidRPr="00893361">
        <w:rPr>
          <w:rFonts w:ascii="Times" w:hAnsi="Times"/>
        </w:rPr>
        <w:t xml:space="preserve"> supplied by NEB.</w:t>
      </w:r>
      <w:r>
        <w:rPr>
          <w:rFonts w:ascii="Times" w:hAnsi="Times"/>
        </w:rPr>
        <w:t xml:space="preserve"> Type </w:t>
      </w:r>
      <w:r w:rsidR="000C24BE">
        <w:rPr>
          <w:rFonts w:ascii="Times" w:hAnsi="Times"/>
        </w:rPr>
        <w:t xml:space="preserve">IIM and </w:t>
      </w:r>
      <w:r>
        <w:rPr>
          <w:rFonts w:ascii="Times" w:hAnsi="Times"/>
        </w:rPr>
        <w:t xml:space="preserve">IV modification-dependent </w:t>
      </w:r>
      <w:proofErr w:type="spellStart"/>
      <w:r>
        <w:rPr>
          <w:rFonts w:ascii="Times" w:hAnsi="Times"/>
        </w:rPr>
        <w:t>REases</w:t>
      </w:r>
      <w:proofErr w:type="spellEnd"/>
      <w:r w:rsidR="00203BF0">
        <w:rPr>
          <w:rFonts w:ascii="Times" w:hAnsi="Times"/>
        </w:rPr>
        <w:t xml:space="preserve"> (MDRE)</w:t>
      </w:r>
      <w:r w:rsidR="00180E8F">
        <w:rPr>
          <w:rFonts w:ascii="Times" w:hAnsi="Times"/>
        </w:rPr>
        <w:t xml:space="preserve"> and strand-specific DNA nicking enzymes</w:t>
      </w:r>
      <w:r>
        <w:rPr>
          <w:rFonts w:ascii="Times" w:hAnsi="Times"/>
        </w:rPr>
        <w:t xml:space="preserve"> were not tested. </w:t>
      </w:r>
      <w:r w:rsidR="00180E8F">
        <w:rPr>
          <w:rFonts w:ascii="Times" w:hAnsi="Times"/>
        </w:rPr>
        <w:t xml:space="preserve">c, complete digestion; p, partial digestion; </w:t>
      </w:r>
      <w:proofErr w:type="spellStart"/>
      <w:r w:rsidR="00180E8F">
        <w:rPr>
          <w:rFonts w:ascii="Times" w:hAnsi="Times"/>
        </w:rPr>
        <w:t>vp</w:t>
      </w:r>
      <w:proofErr w:type="spellEnd"/>
      <w:r w:rsidR="00180E8F">
        <w:rPr>
          <w:rFonts w:ascii="Times" w:hAnsi="Times"/>
        </w:rPr>
        <w:t>, very partial digestion; x, resistance</w:t>
      </w:r>
      <w:r w:rsidR="00A44ED6">
        <w:rPr>
          <w:rFonts w:ascii="Times" w:hAnsi="Times"/>
        </w:rPr>
        <w:t>; no site, restriction site absent</w:t>
      </w:r>
      <w:r w:rsidR="00180E8F">
        <w:rPr>
          <w:rFonts w:ascii="Times" w:hAnsi="Times"/>
        </w:rPr>
        <w:t xml:space="preserve">. </w:t>
      </w:r>
      <w:r w:rsidR="008B368E">
        <w:rPr>
          <w:rFonts w:ascii="Times" w:hAnsi="Times" w:cs="Arial"/>
          <w:color w:val="000000"/>
          <w:shd w:val="clear" w:color="auto" w:fill="FFFFFF"/>
        </w:rPr>
        <w:t>Phage M6</w:t>
      </w:r>
      <w:r w:rsidR="009B067E">
        <w:rPr>
          <w:rFonts w:ascii="Times" w:hAnsi="Times" w:cs="Arial"/>
          <w:color w:val="000000"/>
          <w:shd w:val="clear" w:color="auto" w:fill="FFFFFF"/>
        </w:rPr>
        <w:t xml:space="preserve"> </w:t>
      </w:r>
      <w:r w:rsidR="008B368E">
        <w:rPr>
          <w:rFonts w:ascii="Times" w:hAnsi="Times" w:cs="Arial"/>
          <w:color w:val="000000"/>
          <w:shd w:val="clear" w:color="auto" w:fill="FFFFFF"/>
        </w:rPr>
        <w:t>gDNA show resistance against 48.4%</w:t>
      </w:r>
      <w:r w:rsidR="009B067E">
        <w:rPr>
          <w:rFonts w:ascii="Times" w:hAnsi="Times" w:cs="Arial"/>
          <w:color w:val="000000"/>
          <w:shd w:val="clear" w:color="auto" w:fill="FFFFFF"/>
        </w:rPr>
        <w:t xml:space="preserve"> </w:t>
      </w:r>
      <w:r w:rsidR="008B368E">
        <w:rPr>
          <w:rFonts w:ascii="Times" w:hAnsi="Times" w:cs="Arial"/>
          <w:color w:val="000000"/>
          <w:shd w:val="clear" w:color="auto" w:fill="FFFFFF"/>
        </w:rPr>
        <w:t>of Type II restrictions</w:t>
      </w:r>
      <w:r w:rsidR="00A44ED6">
        <w:rPr>
          <w:rFonts w:ascii="Times" w:hAnsi="Times" w:cs="Arial"/>
          <w:color w:val="000000"/>
          <w:shd w:val="clear" w:color="auto" w:fill="FFFFFF"/>
        </w:rPr>
        <w:t xml:space="preserve"> tested here</w:t>
      </w:r>
      <w:r w:rsidR="00A95DE4">
        <w:rPr>
          <w:rFonts w:ascii="Times" w:hAnsi="Times" w:cs="Arial"/>
          <w:color w:val="000000"/>
          <w:shd w:val="clear" w:color="auto" w:fill="FFFFFF"/>
        </w:rPr>
        <w:t>.</w:t>
      </w:r>
      <w:r w:rsidR="00105FF4">
        <w:rPr>
          <w:rFonts w:ascii="Times" w:hAnsi="Times" w:cs="Arial"/>
          <w:color w:val="000000"/>
          <w:shd w:val="clear" w:color="auto" w:fill="FFFFFF"/>
        </w:rPr>
        <w:t xml:space="preserve"> R=A or G, Y=C or T, M=A or C, K=G or T, S=C or G, W=A or T, N=A, C, G, or T.</w:t>
      </w:r>
    </w:p>
    <w:tbl>
      <w:tblPr>
        <w:tblW w:w="9559" w:type="dxa"/>
        <w:tblLook w:val="04A0" w:firstRow="1" w:lastRow="0" w:firstColumn="1" w:lastColumn="0" w:noHBand="0" w:noVBand="1"/>
      </w:tblPr>
      <w:tblGrid>
        <w:gridCol w:w="1336"/>
        <w:gridCol w:w="3700"/>
        <w:gridCol w:w="940"/>
        <w:gridCol w:w="1443"/>
        <w:gridCol w:w="2140"/>
      </w:tblGrid>
      <w:tr w:rsidR="009B067E" w:rsidRPr="009B067E" w14:paraId="5B7DBEDC" w14:textId="77777777" w:rsidTr="00EC3E29">
        <w:trPr>
          <w:trHeight w:val="320"/>
        </w:trPr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7D710" w14:textId="77777777" w:rsidR="009B067E" w:rsidRPr="009B067E" w:rsidRDefault="009B067E" w:rsidP="009B067E">
            <w:pPr>
              <w:jc w:val="center"/>
              <w:rPr>
                <w:b/>
                <w:bCs/>
                <w:color w:val="000000"/>
              </w:rPr>
            </w:pPr>
            <w:proofErr w:type="spellStart"/>
            <w:r w:rsidRPr="009B067E">
              <w:rPr>
                <w:b/>
                <w:bCs/>
                <w:color w:val="000000"/>
              </w:rPr>
              <w:t>REase</w:t>
            </w:r>
            <w:proofErr w:type="spellEnd"/>
            <w:r w:rsidRPr="009B067E">
              <w:rPr>
                <w:b/>
                <w:bCs/>
                <w:color w:val="000000"/>
              </w:rPr>
              <w:t xml:space="preserve"> </w:t>
            </w:r>
          </w:p>
        </w:tc>
        <w:tc>
          <w:tcPr>
            <w:tcW w:w="3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2582E" w14:textId="76DF1489" w:rsidR="009B067E" w:rsidRPr="009B067E" w:rsidRDefault="009B067E" w:rsidP="009B067E">
            <w:pPr>
              <w:jc w:val="center"/>
              <w:rPr>
                <w:b/>
                <w:bCs/>
                <w:color w:val="000000"/>
              </w:rPr>
            </w:pPr>
            <w:r w:rsidRPr="009B067E">
              <w:rPr>
                <w:b/>
                <w:bCs/>
                <w:color w:val="000000"/>
              </w:rPr>
              <w:t>Recognition S</w:t>
            </w:r>
            <w:r w:rsidR="004C0350">
              <w:rPr>
                <w:b/>
                <w:bCs/>
                <w:color w:val="000000"/>
              </w:rPr>
              <w:t>equence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DAE9B" w14:textId="6C70DF8F" w:rsidR="009B067E" w:rsidRPr="009B067E" w:rsidRDefault="009B067E" w:rsidP="009B067E">
            <w:pPr>
              <w:jc w:val="center"/>
              <w:rPr>
                <w:b/>
                <w:bCs/>
              </w:rPr>
            </w:pPr>
            <w:r w:rsidRPr="009B067E">
              <w:rPr>
                <w:b/>
                <w:bCs/>
              </w:rPr>
              <w:t># of T</w:t>
            </w:r>
          </w:p>
        </w:tc>
        <w:tc>
          <w:tcPr>
            <w:tcW w:w="14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05E9B" w14:textId="77777777" w:rsidR="009B067E" w:rsidRPr="009B067E" w:rsidRDefault="009B067E" w:rsidP="009B067E">
            <w:pPr>
              <w:jc w:val="center"/>
              <w:rPr>
                <w:b/>
                <w:bCs/>
                <w:color w:val="000000"/>
              </w:rPr>
            </w:pPr>
            <w:r w:rsidRPr="009B067E">
              <w:rPr>
                <w:b/>
                <w:bCs/>
                <w:color w:val="000000"/>
              </w:rPr>
              <w:t>Cut Status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7A222D" w14:textId="4A963278" w:rsidR="009B067E" w:rsidRPr="009B067E" w:rsidRDefault="009B067E" w:rsidP="009B067E">
            <w:pPr>
              <w:jc w:val="center"/>
              <w:rPr>
                <w:b/>
                <w:bCs/>
                <w:color w:val="000000"/>
              </w:rPr>
            </w:pPr>
            <w:r w:rsidRPr="009B067E">
              <w:rPr>
                <w:b/>
                <w:bCs/>
                <w:color w:val="000000"/>
              </w:rPr>
              <w:t>TN Dinucleotides</w:t>
            </w:r>
            <w:r w:rsidR="00B54968">
              <w:rPr>
                <w:b/>
                <w:bCs/>
                <w:color w:val="000000"/>
              </w:rPr>
              <w:t xml:space="preserve"> </w:t>
            </w:r>
          </w:p>
        </w:tc>
      </w:tr>
      <w:tr w:rsidR="009B067E" w:rsidRPr="009B067E" w14:paraId="6AC1819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FE5B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at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BCD7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C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DBA6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20382721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1DCD4" w14:textId="7DE318DB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 w:rsidR="00D52E26">
              <w:rPr>
                <w:color w:val="000000"/>
              </w:rPr>
              <w:t>, TG</w:t>
            </w:r>
          </w:p>
        </w:tc>
      </w:tr>
      <w:tr w:rsidR="009B067E" w:rsidRPr="009B067E" w14:paraId="64FD40B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4554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c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7F76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MK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A30BC" w14:textId="77777777" w:rsidR="009B067E" w:rsidRPr="009B067E" w:rsidRDefault="009B067E" w:rsidP="009B067E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422C76BD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3F8D1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7E1F200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A7AD2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c65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5AB803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TA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63D61E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419FF96" w14:textId="77777777" w:rsidR="009B067E" w:rsidRPr="009B067E" w:rsidRDefault="009B067E" w:rsidP="009B067E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EEA4C" w14:textId="6B0CDC8C" w:rsidR="009B067E" w:rsidRPr="009B067E" w:rsidRDefault="00C862AB" w:rsidP="009B067E">
            <w:pPr>
              <w:rPr>
                <w:color w:val="000000"/>
              </w:rPr>
            </w:pPr>
            <w:r>
              <w:rPr>
                <w:color w:val="000000"/>
              </w:rPr>
              <w:t>TG,</w:t>
            </w:r>
            <w:r w:rsidR="009B067E" w:rsidRPr="009B067E">
              <w:rPr>
                <w:color w:val="000000"/>
              </w:rPr>
              <w:t> </w:t>
            </w:r>
            <w:r>
              <w:rPr>
                <w:color w:val="000000"/>
              </w:rPr>
              <w:t>TA</w:t>
            </w:r>
          </w:p>
        </w:tc>
      </w:tr>
      <w:tr w:rsidR="009B067E" w:rsidRPr="009B067E" w14:paraId="0ED70F8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D86A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2F50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FEBC3" w14:textId="77777777" w:rsidR="009B067E" w:rsidRPr="009B067E" w:rsidRDefault="009B067E" w:rsidP="009B067E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F444ADE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8F4DF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662857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B022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c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DC19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ACG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9C08F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09ED18F3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2E470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210869E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5F0F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c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A981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GA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A5C96" w14:textId="77777777" w:rsidR="009B067E" w:rsidRPr="009B067E" w:rsidRDefault="009B067E" w:rsidP="009B067E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7CECE57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ED685" w14:textId="54E1AEB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 xml:space="preserve">TC, </w:t>
            </w:r>
            <w:r w:rsidR="005A332A">
              <w:rPr>
                <w:color w:val="000000"/>
              </w:rPr>
              <w:t xml:space="preserve">TG, </w:t>
            </w:r>
            <w:r w:rsidRPr="009B067E">
              <w:rPr>
                <w:color w:val="000000"/>
              </w:rPr>
              <w:t>TT</w:t>
            </w:r>
          </w:p>
        </w:tc>
      </w:tr>
      <w:tr w:rsidR="009B067E" w:rsidRPr="009B067E" w14:paraId="23E1A7E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3CEF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f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7798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GCG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CFDF0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C66C33E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D004E" w14:textId="736C9AFA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</w:t>
            </w:r>
            <w:r w:rsidR="009C279D">
              <w:rPr>
                <w:color w:val="000000"/>
              </w:rPr>
              <w:t>N</w:t>
            </w:r>
          </w:p>
        </w:tc>
      </w:tr>
      <w:tr w:rsidR="009B067E" w:rsidRPr="009B067E" w14:paraId="7364E02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3DEA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f1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279C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TA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776FA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59C35EF" w14:textId="77777777" w:rsidR="009B067E" w:rsidRPr="009B067E" w:rsidRDefault="009B067E" w:rsidP="009B067E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DB9FC" w14:textId="484B0AE0" w:rsidR="009B067E" w:rsidRPr="009B067E" w:rsidRDefault="000D3B31" w:rsidP="009B067E">
            <w:pPr>
              <w:rPr>
                <w:color w:val="000000"/>
              </w:rPr>
            </w:pPr>
            <w:r>
              <w:rPr>
                <w:color w:val="000000"/>
              </w:rPr>
              <w:t>TC, TT, TA</w:t>
            </w:r>
          </w:p>
        </w:tc>
      </w:tr>
      <w:tr w:rsidR="009B067E" w:rsidRPr="009B067E" w14:paraId="14831F4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8D9D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f1I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9EFA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RY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B14A9" w14:textId="77777777" w:rsidR="009B067E" w:rsidRPr="009B067E" w:rsidRDefault="009B067E" w:rsidP="009B067E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C546612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C8FBD" w14:textId="4A6779CE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9B067E" w:rsidRPr="009B067E" w14:paraId="10C1452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3A39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ge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68AB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CG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3E87F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3D2B002B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235A8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1508379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78C5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h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FB9E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C N5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B93A7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76CC6B78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3D9D3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30F6868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A523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l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0A2B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C N4 G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FB3EE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2967CC3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D33BB" w14:textId="5AD49A27" w:rsidR="009B067E" w:rsidRPr="009B067E" w:rsidRDefault="00EC3E29" w:rsidP="009B067E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  <w:r w:rsidR="005A332A">
              <w:rPr>
                <w:color w:val="000000"/>
              </w:rPr>
              <w:t>, TG</w:t>
            </w:r>
          </w:p>
        </w:tc>
      </w:tr>
      <w:tr w:rsidR="009B067E" w:rsidRPr="009B067E" w14:paraId="7D9F166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454D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l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7ADD8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G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52D7B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064EA4C0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2FDCB" w14:textId="6678AD74" w:rsidR="009B067E" w:rsidRPr="009B067E" w:rsidRDefault="009B067E" w:rsidP="009B067E">
            <w:pPr>
              <w:rPr>
                <w:color w:val="000000"/>
              </w:rPr>
            </w:pPr>
          </w:p>
        </w:tc>
      </w:tr>
      <w:tr w:rsidR="009B067E" w:rsidRPr="009B067E" w14:paraId="3D9BBA5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A8BE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lw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7440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ATCN4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A02E8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A1E5EDC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A235E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5874D1B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7A84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lw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00A2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G N3 C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364BE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41CCBA7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D9E75" w14:textId="749F99F6" w:rsidR="009B067E" w:rsidRPr="009B067E" w:rsidRDefault="00EC3E29" w:rsidP="009B067E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  <w:r w:rsidR="005A332A">
              <w:rPr>
                <w:color w:val="000000"/>
              </w:rPr>
              <w:t>, TG</w:t>
            </w:r>
          </w:p>
        </w:tc>
      </w:tr>
      <w:tr w:rsidR="009B067E" w:rsidRPr="009B067E" w14:paraId="00DBEC2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DF97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p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8864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GC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50EAB" w14:textId="77777777" w:rsidR="009B067E" w:rsidRPr="009B067E" w:rsidRDefault="009B067E" w:rsidP="009B067E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7D06FAB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8B9C7" w14:textId="62950FF7" w:rsidR="009B067E" w:rsidRPr="009B067E" w:rsidRDefault="00C862AB" w:rsidP="009B067E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9B067E" w:rsidRPr="009B067E" w14:paraId="1531475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F340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pa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B387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GC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34A93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0C0B0E3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EB2E0" w14:textId="47E460F4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9B067E" w:rsidRPr="009B067E" w14:paraId="2B2C318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AC5A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peK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E34F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W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3E87D" w14:textId="77777777" w:rsidR="009B067E" w:rsidRPr="009B067E" w:rsidRDefault="009B067E" w:rsidP="009B067E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58AD2AF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16429" w14:textId="6AC0187F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3523582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5614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p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110E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RAATT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2EF73" w14:textId="77777777" w:rsidR="009B067E" w:rsidRPr="009B067E" w:rsidRDefault="009B067E" w:rsidP="009B067E">
            <w:pPr>
              <w:jc w:val="center"/>
            </w:pPr>
            <w:r w:rsidRPr="009B067E">
              <w:t>4 to 6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11F8CDB8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8D580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1687DE1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ABDE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s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3C438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C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B83DD" w14:textId="77777777" w:rsidR="009B067E" w:rsidRPr="009B067E" w:rsidRDefault="009B067E" w:rsidP="009B067E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521EA839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8851E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D3AFDE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0CF1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53C9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TTA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205F4" w14:textId="77777777" w:rsidR="009B067E" w:rsidRPr="009B067E" w:rsidRDefault="009B067E" w:rsidP="009B067E">
            <w:pPr>
              <w:jc w:val="center"/>
            </w:pPr>
            <w:r w:rsidRPr="009B067E">
              <w:t>6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084B5C14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81719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18286ED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AC53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siS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C50A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GAT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E0A2D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2AA94A73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9D90C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3CFFA6B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0DA89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v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CAEF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YCGR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0CA24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5279874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057A7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616ED11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C914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va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E2AD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W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EFA22" w14:textId="77777777" w:rsidR="009B067E" w:rsidRPr="009B067E" w:rsidRDefault="009B067E" w:rsidP="009B067E">
            <w:pPr>
              <w:jc w:val="center"/>
            </w:pPr>
            <w:r w:rsidRPr="009B067E">
              <w:t>0 to 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095EDDBF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D9160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4E3B023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72DB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Avr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1128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T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0B176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0194F5C8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59B13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26977B4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FF26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a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2789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N10/N15AC N4 GTAYCN12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9DECD" w14:textId="77777777" w:rsidR="009B067E" w:rsidRPr="009B067E" w:rsidRDefault="009B067E" w:rsidP="009B067E">
            <w:pPr>
              <w:jc w:val="center"/>
            </w:pPr>
            <w:r w:rsidRPr="009B067E">
              <w:t>3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3552821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142AB" w14:textId="21F1ADF1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</w:t>
            </w:r>
            <w:r w:rsidR="00A84570">
              <w:rPr>
                <w:color w:val="000000"/>
              </w:rPr>
              <w:t>C</w:t>
            </w:r>
            <w:r w:rsidRPr="009B067E">
              <w:rPr>
                <w:color w:val="000000"/>
              </w:rPr>
              <w:t>,</w:t>
            </w:r>
            <w:r w:rsidR="00EC571E">
              <w:rPr>
                <w:color w:val="000000"/>
              </w:rPr>
              <w:t xml:space="preserve"> TA</w:t>
            </w:r>
          </w:p>
        </w:tc>
      </w:tr>
      <w:tr w:rsidR="009B067E" w:rsidRPr="009B067E" w14:paraId="40219E3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2295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ae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9C04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KGCM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36347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4F466D9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A5452" w14:textId="5F4D4859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9B067E" w:rsidRPr="009B067E" w14:paraId="724D572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E6D7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amH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9E90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AT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ED031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1FB5EFCC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D32AA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5BB2A07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58A9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a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2ED2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YR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15F71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CB73D35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3E05A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65E38FD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2ED9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an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0A29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RGCY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9C595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73EDB958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C6B78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26A8D1F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3171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lastRenderedPageBreak/>
              <w:t>Bbs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A676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AGACN2/N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D0F1D" w14:textId="77777777" w:rsidR="009B067E" w:rsidRPr="009B067E" w:rsidRDefault="009B067E" w:rsidP="009B067E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609B6AF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227AD" w14:textId="4CDE8320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, T</w:t>
            </w:r>
            <w:r w:rsidR="00A84570">
              <w:rPr>
                <w:color w:val="000000"/>
              </w:rPr>
              <w:t>G</w:t>
            </w:r>
          </w:p>
        </w:tc>
      </w:tr>
      <w:tr w:rsidR="009B067E" w:rsidRPr="009B067E" w14:paraId="161E8AF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CD55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bv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0484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AGCN8/N1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2EE45" w14:textId="77777777" w:rsidR="009B067E" w:rsidRPr="009B067E" w:rsidRDefault="009B067E" w:rsidP="009B067E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3BB9260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B4764" w14:textId="07CB23E1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9B067E" w:rsidRPr="009B067E" w14:paraId="671C87B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6E69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bv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866F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TC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43D6C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B152A95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F6182" w14:textId="1E9B1C79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 w:rsidR="005A332A">
              <w:rPr>
                <w:color w:val="000000"/>
              </w:rPr>
              <w:t>, TG</w:t>
            </w:r>
          </w:p>
        </w:tc>
      </w:tr>
      <w:tr w:rsidR="009B067E" w:rsidRPr="009B067E" w14:paraId="09F0869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FB9B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c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3B44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ATCN4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921F4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D584CA8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199A7" w14:textId="19591C0B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9B067E" w:rsidRPr="009B067E" w14:paraId="4A19955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83069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ce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6190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GGCN12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A8572" w14:textId="77777777" w:rsidR="009B067E" w:rsidRPr="009B067E" w:rsidRDefault="009B067E" w:rsidP="009B067E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56E3BD6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A36EA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794950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3C90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c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507B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N10/N12CGA N6 TGCN12/N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6957C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E6175E3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45604" w14:textId="270E4F09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9B067E" w:rsidRPr="009B067E" w14:paraId="57D30E1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6ACA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ciV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B2EF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ATCCN6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62D9F" w14:textId="77777777" w:rsidR="009B067E" w:rsidRPr="009B067E" w:rsidRDefault="009B067E" w:rsidP="009B067E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8110FD1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8A3DD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40BE55B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0095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Bc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2CEA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GAT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FCA05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CB5EF5E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CC2EA" w14:textId="30E2B0D4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9B067E" w:rsidRPr="009B067E" w14:paraId="62B8923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B04A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co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D625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272E2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B0E0252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BE2CD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5137A64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EF7B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f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2F5B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A1299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35C8679A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B47A0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53AECD8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3EEB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fu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A4118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CTGCN4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0024C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BA4E983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F2081" w14:textId="27185F1E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, T</w:t>
            </w:r>
            <w:r w:rsidR="00EF24BE">
              <w:rPr>
                <w:color w:val="000000"/>
              </w:rPr>
              <w:t>A</w:t>
            </w:r>
          </w:p>
        </w:tc>
      </w:tr>
      <w:tr w:rsidR="009B067E" w:rsidRPr="009B067E" w14:paraId="73A22F7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EA32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fu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51DF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AE1F3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6DAAE5B1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A9CE7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49F3C0C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306F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Bg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F6149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C N5 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41DC3" w14:textId="77777777" w:rsidR="009B067E" w:rsidRPr="009B067E" w:rsidRDefault="009B067E" w:rsidP="009B067E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3E69F94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4AD29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49CD0A3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8808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Bg1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828F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GAT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77439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2572A445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4C4C2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C48929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D9B3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l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9B3B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TN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0B95E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01419FA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54297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1C55111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C8EE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mg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260B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C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667C3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8F77EA7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2AC33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, TG</w:t>
            </w:r>
          </w:p>
        </w:tc>
      </w:tr>
      <w:tr w:rsidR="009B067E" w:rsidRPr="009B067E" w14:paraId="123A93F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CB2A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m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DDB8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TGGGN5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C7CDF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58F7053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4D6A0" w14:textId="14CBB356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, T</w:t>
            </w:r>
            <w:r w:rsidR="00EF24BE">
              <w:rPr>
                <w:color w:val="000000"/>
              </w:rPr>
              <w:t>A</w:t>
            </w:r>
          </w:p>
        </w:tc>
      </w:tr>
      <w:tr w:rsidR="009B067E" w:rsidRPr="009B067E" w14:paraId="2EA73D8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C1EE8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mt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AADD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T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C82E7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28369151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18925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73BD90F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09C9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p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4354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GG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DD31E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D49014F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4249F" w14:textId="23C3E746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9B067E" w:rsidRPr="009B067E" w14:paraId="72AFC36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F768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Bpu10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3CDD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TN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BDFE2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07E8BED7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DFA80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41582F4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874D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pu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7A3A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TG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D9942" w14:textId="77777777" w:rsidR="009B067E" w:rsidRPr="009B067E" w:rsidRDefault="009B067E" w:rsidP="009B067E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4DD21F7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CC1EC" w14:textId="19A96BA4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, TT</w:t>
            </w:r>
          </w:p>
        </w:tc>
      </w:tr>
      <w:tr w:rsidR="009B067E" w:rsidRPr="009B067E" w14:paraId="7B783DE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9DD7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a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27DB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EB591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427869D2" w14:textId="77777777" w:rsidR="009B067E" w:rsidRPr="009B067E" w:rsidRDefault="009B067E" w:rsidP="009B067E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07794" w14:textId="0EE87B9B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9B067E" w:rsidRPr="009B067E" w14:paraId="4BBC070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AEE2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a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E388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YACGTR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BC3BA" w14:textId="77777777" w:rsidR="009B067E" w:rsidRPr="009B067E" w:rsidRDefault="009B067E" w:rsidP="009B067E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5E075E2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74B99" w14:textId="1923F705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, TA</w:t>
            </w:r>
          </w:p>
        </w:tc>
      </w:tr>
      <w:tr w:rsidR="009B067E" w:rsidRPr="009B067E" w14:paraId="15296A2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62DE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a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AA2C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T N4 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43D55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3F1BBD2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F4E3E" w14:textId="6471144A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, T</w:t>
            </w:r>
            <w:r w:rsidR="00C862AB">
              <w:rPr>
                <w:color w:val="000000"/>
              </w:rPr>
              <w:t>G</w:t>
            </w:r>
            <w:r w:rsidR="00764963">
              <w:rPr>
                <w:color w:val="000000"/>
              </w:rPr>
              <w:t>, TN</w:t>
            </w:r>
          </w:p>
        </w:tc>
      </w:tr>
      <w:tr w:rsidR="009B067E" w:rsidRPr="009B067E" w14:paraId="4866BA2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B2F6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aH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5F08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RCGY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89BB2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1D9C7CB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27F35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29F9D8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0DA0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aJ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88F7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NN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5858E" w14:textId="77777777" w:rsidR="009B067E" w:rsidRPr="009B067E" w:rsidRDefault="009B067E" w:rsidP="009B067E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43C15594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CE30F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EF3491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C01A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aW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8AFA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WCCGGW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667F0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E8E41B9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C2063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2CE5316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6AF2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aX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A117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N9/N12AC N5 CTCCN10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C885F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1648A0AC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8A4BF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F9E23B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59D6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e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4A58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GGAGN10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1F399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BFB286C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A8A07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891723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D9A1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eY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C75E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C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44F86" w14:textId="77777777" w:rsidR="009B067E" w:rsidRPr="009B067E" w:rsidRDefault="009B067E" w:rsidP="009B067E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564BA663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B1495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75B6E9E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6A86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65E44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GC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B260E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2CFA846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76051" w14:textId="4C756F31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9B067E" w:rsidRPr="009B067E" w14:paraId="06AA692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9158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i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B62D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GRY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C8011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4699E69D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0F818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6532FB5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05B4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iHK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B6EE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WGCW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AEDF5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477BFE0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8AF1F" w14:textId="6AC30569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9B067E" w:rsidRPr="009B067E" w14:paraId="06AF0E0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0686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iW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33688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GTA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FA88A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2C91AB9F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1C568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189B932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A2E7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436E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 N7 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A5EC8" w14:textId="77777777" w:rsidR="009B067E" w:rsidRPr="009B067E" w:rsidRDefault="009B067E" w:rsidP="009B067E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2E30109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BA312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4EF9896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8053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C2F7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ATGC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511EA" w14:textId="77777777" w:rsidR="009B067E" w:rsidRPr="009B067E" w:rsidRDefault="009B067E" w:rsidP="009B067E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B1D0E41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8C20F" w14:textId="51CC66CB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9B067E" w:rsidRPr="009B067E">
              <w:rPr>
                <w:color w:val="000000"/>
              </w:rPr>
              <w:t>TT</w:t>
            </w:r>
          </w:p>
        </w:tc>
      </w:tr>
      <w:tr w:rsidR="009B067E" w:rsidRPr="009B067E" w14:paraId="309D761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8E0A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m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E3A69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39149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7A94768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528DD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711F6A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7EEA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m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A58A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7C10E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4B460D61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C0D2A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62993B5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10C5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m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30FA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GACN10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BDC98" w14:textId="77777777" w:rsidR="009B067E" w:rsidRPr="009B067E" w:rsidRDefault="009B067E" w:rsidP="009B067E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BFAA124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4A777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6A19B4A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6AB3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lastRenderedPageBreak/>
              <w:t>Bso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3F7D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YCGR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79AD1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06B281B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E6808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</w:p>
        </w:tc>
      </w:tr>
      <w:tr w:rsidR="009B067E" w:rsidRPr="009B067E" w14:paraId="7D0A0D1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52C68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Bsp12861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590A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DGCH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A849F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E7EA592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2BBC4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2C24587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42E3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pC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E340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CAGN10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E9290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64F9639F" w14:textId="77777777" w:rsidR="009B067E" w:rsidRPr="009B067E" w:rsidRDefault="009B067E" w:rsidP="009B067E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FA546" w14:textId="13C83EEE" w:rsidR="009B067E" w:rsidRPr="009B067E" w:rsidRDefault="000D3B31" w:rsidP="009B067E">
            <w:pPr>
              <w:rPr>
                <w:color w:val="000000"/>
              </w:rPr>
            </w:pPr>
            <w:r>
              <w:rPr>
                <w:color w:val="000000"/>
              </w:rPr>
              <w:t>TC, TG</w:t>
            </w:r>
          </w:p>
        </w:tc>
      </w:tr>
      <w:tr w:rsidR="009B067E" w:rsidRPr="009B067E" w14:paraId="5771487F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234C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p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0947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TCG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B38BF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7DDCC9BB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3FCAD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1B7D066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70D3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p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227E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CCG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2BD76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44AB3634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B36AA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40BEDE0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C686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pH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D107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CAT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DFDD9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4204C64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F7B02" w14:textId="07BD0AD9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9B067E" w:rsidRPr="009B067E" w14:paraId="6717E50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8BEB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p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A065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CTGCN4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3167E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3B2D184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C849A" w14:textId="4CF21FDC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, T</w:t>
            </w:r>
            <w:r w:rsidR="00FD1E41">
              <w:rPr>
                <w:color w:val="000000"/>
              </w:rPr>
              <w:t>N</w:t>
            </w:r>
          </w:p>
        </w:tc>
      </w:tr>
      <w:tr w:rsidR="009B067E" w:rsidRPr="009B067E" w14:paraId="4A84AB9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9482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pQ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101F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TCTTCN1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6253F" w14:textId="77777777" w:rsidR="009B067E" w:rsidRPr="009B067E" w:rsidRDefault="009B067E" w:rsidP="009B067E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94FAFA9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2D511" w14:textId="66EFD6CE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 xml:space="preserve">TC, </w:t>
            </w:r>
            <w:r w:rsidR="000D3B31">
              <w:rPr>
                <w:color w:val="000000"/>
              </w:rPr>
              <w:t xml:space="preserve">TG, </w:t>
            </w:r>
            <w:r w:rsidRPr="009B067E">
              <w:rPr>
                <w:color w:val="000000"/>
              </w:rPr>
              <w:t>TT</w:t>
            </w:r>
          </w:p>
        </w:tc>
      </w:tr>
      <w:tr w:rsidR="009B067E" w:rsidRPr="009B067E" w14:paraId="6807B68F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7A57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36A7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TGG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960AF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136EC52F" w14:textId="77777777" w:rsidR="009B067E" w:rsidRPr="009B067E" w:rsidRDefault="009B067E" w:rsidP="009B067E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F6AFA" w14:textId="7735CF61" w:rsidR="009B067E" w:rsidRPr="009B067E" w:rsidRDefault="00EC3E29" w:rsidP="009B067E">
            <w:pPr>
              <w:rPr>
                <w:color w:val="000000"/>
              </w:rPr>
            </w:pPr>
            <w:r>
              <w:rPr>
                <w:color w:val="000000"/>
              </w:rPr>
              <w:t>TG, T</w:t>
            </w:r>
            <w:r w:rsidR="00EF24BE">
              <w:rPr>
                <w:color w:val="000000"/>
              </w:rPr>
              <w:t>A</w:t>
            </w:r>
            <w:r>
              <w:rPr>
                <w:color w:val="000000"/>
              </w:rPr>
              <w:t xml:space="preserve"> </w:t>
            </w:r>
          </w:p>
        </w:tc>
      </w:tr>
      <w:tr w:rsidR="009B067E" w:rsidRPr="009B067E" w14:paraId="022770D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37F9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r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19B9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GC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9E4DD" w14:textId="77777777" w:rsidR="009B067E" w:rsidRPr="009B067E" w:rsidRDefault="009B067E" w:rsidP="009B067E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07DCE4D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0158B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7D119AA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059A5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r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BE69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AA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ACD16" w14:textId="77777777" w:rsidR="009B067E" w:rsidRPr="009B067E" w:rsidRDefault="009B067E" w:rsidP="009B067E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B4A735F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8EE10" w14:textId="796A42BF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, TT</w:t>
            </w:r>
          </w:p>
        </w:tc>
      </w:tr>
      <w:tr w:rsidR="009B067E" w:rsidRPr="009B067E" w14:paraId="31FBECB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7C7E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r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C8F8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RCCGG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A369C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69DC3FC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44EB3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651B823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3F69A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rG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8438B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GTA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3FDEB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500F2B8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C4839" w14:textId="1910B7E9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, TA</w:t>
            </w:r>
          </w:p>
        </w:tc>
      </w:tr>
      <w:tr w:rsidR="009B067E" w:rsidRPr="009B067E" w14:paraId="2C93FC8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EFA6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sH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82DE3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G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51E6D" w14:textId="77777777" w:rsidR="009B067E" w:rsidRPr="009B067E" w:rsidRDefault="009B067E" w:rsidP="009B067E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62D27F2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23B91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162CD1C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C5CA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sS</w:t>
            </w:r>
            <w:r w:rsidRPr="009B067E">
              <w:rPr>
                <w:color w:val="000000"/>
                <w:vertAlign w:val="subscript"/>
              </w:rPr>
              <w:t>a</w:t>
            </w:r>
            <w:r w:rsidRPr="009B067E">
              <w:rPr>
                <w:color w:val="000000"/>
              </w:rPr>
              <w:t>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B4BA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CG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34A52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CA70C26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9D7E8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, TG</w:t>
            </w:r>
          </w:p>
        </w:tc>
      </w:tr>
      <w:tr w:rsidR="009B067E" w:rsidRPr="009B067E" w14:paraId="3B603F1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8616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tA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CDF3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A N5 T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D23EA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967B268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416EB" w14:textId="189448CC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9B067E" w:rsidRPr="009B067E" w14:paraId="43CF2D7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129C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t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D6C2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TCG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ABD28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63B768B8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935BC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2BDD55D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EE7BE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tEI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D5DD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TNA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681E2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E91A773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1B36D" w14:textId="15095A68" w:rsidR="009B067E" w:rsidRPr="009B067E" w:rsidRDefault="001E199F" w:rsidP="009B067E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9B067E" w:rsidRPr="009B067E">
              <w:rPr>
                <w:color w:val="000000"/>
              </w:rPr>
              <w:t>TN</w:t>
            </w:r>
          </w:p>
        </w:tc>
      </w:tr>
      <w:tr w:rsidR="009B067E" w:rsidRPr="009B067E" w14:paraId="3C9B5FB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2A25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t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A0AB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W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AE487" w14:textId="77777777" w:rsidR="009B067E" w:rsidRPr="009B067E" w:rsidRDefault="009B067E" w:rsidP="009B067E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6ADF026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2CB3A" w14:textId="085311E7" w:rsidR="009B067E" w:rsidRPr="009B067E" w:rsidRDefault="001E199F" w:rsidP="009B067E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9B067E" w:rsidRPr="009B067E">
              <w:rPr>
                <w:color w:val="000000"/>
              </w:rPr>
              <w:t>TG</w:t>
            </w:r>
          </w:p>
        </w:tc>
      </w:tr>
      <w:tr w:rsidR="009B067E" w:rsidRPr="009B067E" w14:paraId="3DB3BCB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3BBA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t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3F80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G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DE027" w14:textId="77777777" w:rsidR="009B067E" w:rsidRPr="009B067E" w:rsidRDefault="009B067E" w:rsidP="009B067E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84D354D" w14:textId="77777777" w:rsidR="009B067E" w:rsidRPr="009B067E" w:rsidRDefault="009B067E" w:rsidP="009B067E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28BA3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3770EC4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A88ED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tX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3AF89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A N6 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1E087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0FF7901" w14:textId="77777777" w:rsidR="009B067E" w:rsidRPr="009B067E" w:rsidRDefault="009B067E" w:rsidP="009B067E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1ECA9" w14:textId="28428A53" w:rsidR="009B067E" w:rsidRPr="009B067E" w:rsidRDefault="005A332A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9B067E" w:rsidRPr="009B067E" w14:paraId="444A51DF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64F2C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stY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7EE81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RGAT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58217" w14:textId="77777777" w:rsidR="009B067E" w:rsidRPr="009B067E" w:rsidRDefault="009B067E" w:rsidP="009B067E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469C71D0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72102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02C973C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3B37F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BstZI7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A0706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AT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C3CA3" w14:textId="77777777" w:rsidR="009B067E" w:rsidRPr="009B067E" w:rsidRDefault="009B067E" w:rsidP="009B067E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0B5EE953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9B9CB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73F4A32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B09F0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Bsu36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8E699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TN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36513" w14:textId="77777777" w:rsidR="009B067E" w:rsidRPr="009B067E" w:rsidRDefault="009B067E" w:rsidP="009B067E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4D294B04" w14:textId="77777777" w:rsidR="009B067E" w:rsidRPr="009B067E" w:rsidRDefault="009B067E" w:rsidP="009B067E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FAC5F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9B067E" w:rsidRPr="009B067E" w14:paraId="35CA445F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33B67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t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A8F32" w14:textId="77777777" w:rsidR="009B067E" w:rsidRPr="009B067E" w:rsidRDefault="009B067E" w:rsidP="009B067E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RY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45484" w14:textId="77777777" w:rsidR="009B067E" w:rsidRPr="009B067E" w:rsidRDefault="009B067E" w:rsidP="009B067E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436B469C" w14:textId="77777777" w:rsidR="009B067E" w:rsidRPr="009B067E" w:rsidRDefault="009B067E" w:rsidP="009B067E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0B5C7" w14:textId="77777777" w:rsidR="009B067E" w:rsidRPr="009B067E" w:rsidRDefault="009B067E" w:rsidP="009B067E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3D4FC8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DC96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tgZ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3520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GATGN10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F7EF6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66CB9" w14:textId="3D9B0BD1" w:rsidR="00EC3E29" w:rsidRPr="009B067E" w:rsidRDefault="00EC3E29" w:rsidP="00EC3E29">
            <w:pPr>
              <w:rPr>
                <w:color w:val="0000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5C861" w14:textId="640E5B53" w:rsidR="00EC3E29" w:rsidRPr="009B067E" w:rsidRDefault="005A332A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EC3E29" w:rsidRPr="009B067E" w14:paraId="304BBF3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9290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ts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7C4C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AG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54BA8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F543070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332AC" w14:textId="68BBCC41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EC3E29" w:rsidRPr="009B067E" w14:paraId="10BD23A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436F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tsIMUT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D773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G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3A936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37F5ED8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689B0" w14:textId="2A2CC572" w:rsidR="00EC3E29" w:rsidRPr="009B067E" w:rsidRDefault="005A332A" w:rsidP="00EC3E29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EC3E29" w:rsidRPr="009B067E" w14:paraId="113A927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D2A6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Bts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0E43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A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F3B23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9EC99FC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C4473" w14:textId="4DE2263D" w:rsidR="00EC3E29" w:rsidRPr="009B067E" w:rsidRDefault="005A332A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EC3E29" w:rsidRPr="009B067E" w14:paraId="69CEA6F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1E34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c8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8106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NN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A0673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CC64B1D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C4922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066A17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9520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Cl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D157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TCG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D22D0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329D6253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1DF0B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578AE5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DC88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Csp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2722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N10/N12CAAN5GTGGN12/N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31CB6" w14:textId="77777777" w:rsidR="00EC3E29" w:rsidRPr="009B067E" w:rsidRDefault="00EC3E29" w:rsidP="00EC3E29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F614F54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D21DB" w14:textId="4881A069" w:rsidR="00EC3E29" w:rsidRPr="009B067E" w:rsidRDefault="005A332A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EC3E29" w:rsidRPr="009B067E">
              <w:rPr>
                <w:color w:val="000000"/>
              </w:rPr>
              <w:t>TT</w:t>
            </w:r>
          </w:p>
        </w:tc>
      </w:tr>
      <w:tr w:rsidR="00EC3E29" w:rsidRPr="009B067E" w14:paraId="5DD3A66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4388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CviA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8C05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6F59D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EF94A1F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D690C" w14:textId="2DA39EEE" w:rsidR="00EC3E29" w:rsidRPr="009B067E" w:rsidRDefault="005A332A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EC3E29" w:rsidRPr="009B067E" w14:paraId="7D942E4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3D4B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CviKI</w:t>
            </w:r>
            <w:proofErr w:type="spellEnd"/>
            <w:r w:rsidRPr="009B067E">
              <w:rPr>
                <w:color w:val="000000"/>
              </w:rPr>
              <w:t>-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3A69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RG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B380A" w14:textId="77777777" w:rsidR="00EC3E29" w:rsidRPr="009B067E" w:rsidRDefault="00EC3E29" w:rsidP="00EC3E29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261A63D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31406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821C75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0538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CviQ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2288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8C65C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2C0EAE09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7576D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FBE70B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A21A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Dd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A394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N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4D77A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29B2616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0C766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7C6396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7F6F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Dpn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99E8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330C6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C0321AC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FCC8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28CFFE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5D10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Dr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0EFD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TTA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E7722" w14:textId="77777777" w:rsidR="00EC3E29" w:rsidRPr="009B067E" w:rsidRDefault="00EC3E29" w:rsidP="00EC3E29">
            <w:pPr>
              <w:jc w:val="center"/>
            </w:pPr>
            <w:r w:rsidRPr="009B067E">
              <w:t>6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67AD0D45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2F990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2EE654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2EF4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DraII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1676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C N3 G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7DB1E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9ADD06F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2178D" w14:textId="152C84B0" w:rsidR="00EC3E29" w:rsidRPr="009B067E" w:rsidRDefault="005A332A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EC3E29" w:rsidRPr="009B067E" w14:paraId="4ACACF2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FFB3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lastRenderedPageBreak/>
              <w:t>Dr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5E73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C N6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50314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1513C9AB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C6FD3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E660F1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A4C1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Ea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69D7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YGGCCR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2FEFE" w14:textId="77777777" w:rsidR="00EC3E29" w:rsidRPr="009B067E" w:rsidRDefault="00EC3E29" w:rsidP="00EC3E29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B4D5BA6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1AF12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38B9DE9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ED9F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Ea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D0AD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GGC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5845D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5CE3CEB5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DD750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413284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C5DF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Ea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D4E7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CTTCN1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798CD" w14:textId="77777777" w:rsidR="00EC3E29" w:rsidRPr="009B067E" w:rsidRDefault="00EC3E29" w:rsidP="00EC3E29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ABDB016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93501" w14:textId="4EC4E02E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,</w:t>
            </w:r>
            <w:r w:rsidR="003103EB">
              <w:rPr>
                <w:color w:val="000000"/>
              </w:rPr>
              <w:t xml:space="preserve"> TT</w:t>
            </w:r>
          </w:p>
        </w:tc>
      </w:tr>
      <w:tr w:rsidR="00EC3E29" w:rsidRPr="009B067E" w14:paraId="5AFB1CC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C04A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E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A651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CGGAN11/N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5CE18" w14:textId="77777777" w:rsidR="00EC3E29" w:rsidRPr="009B067E" w:rsidRDefault="00EC3E29" w:rsidP="00EC3E29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3490505A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75A2C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DC1B98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BF37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Eco53k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892D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GC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553BD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F9A3E25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EEC08" w14:textId="59A7C84A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EC3E29" w:rsidRPr="009B067E" w14:paraId="033FD3B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7934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Eco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B360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T N5 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4C651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11290378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6D7C0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E9218C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8F95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EcoO109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2D98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RGGNC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0B743" w14:textId="77777777" w:rsidR="00EC3E29" w:rsidRPr="009B067E" w:rsidRDefault="00EC3E29" w:rsidP="00EC3E29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853524A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8CFA0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D5C0B2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E249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EcoP15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FD1C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GCAGN25/N2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FE6AE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241992D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DFF68" w14:textId="644A72A8" w:rsidR="00EC3E29" w:rsidRPr="009B067E" w:rsidRDefault="001E199F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EC3E29" w:rsidRPr="009B067E">
              <w:rPr>
                <w:color w:val="000000"/>
              </w:rPr>
              <w:t>TG</w:t>
            </w:r>
          </w:p>
        </w:tc>
      </w:tr>
      <w:tr w:rsidR="00EC3E29" w:rsidRPr="009B067E" w14:paraId="0814369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3D35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EcoR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0A9F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AT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478DC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D0D88DC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819D8" w14:textId="7D4331AA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>TC,</w:t>
            </w:r>
            <w:r w:rsidR="003103EB">
              <w:rPr>
                <w:color w:val="000000"/>
              </w:rPr>
              <w:t xml:space="preserve"> TG,</w:t>
            </w:r>
            <w:r>
              <w:rPr>
                <w:color w:val="000000"/>
              </w:rPr>
              <w:t xml:space="preserve"> TT</w:t>
            </w:r>
          </w:p>
        </w:tc>
      </w:tr>
      <w:tr w:rsidR="00EC3E29" w:rsidRPr="009B067E" w14:paraId="651A562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FA88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EcoRV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23E0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T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288B4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45034C63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65A7E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6A95C4F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83A3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Fat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D0E5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CF834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C7AA460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0EDA3" w14:textId="414B5F5E" w:rsidR="00EC3E29" w:rsidRPr="009B067E" w:rsidRDefault="005A332A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EC3E29" w:rsidRPr="009B067E" w14:paraId="08ED921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7113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Fa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C9F5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CGCN4/N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961CF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539A2B8C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5828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3236A6D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A71C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Fnu4H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B5E3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N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B5BE6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BA14533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86350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88A0D1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C4BF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Fok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B413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ATGN9/N1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17F78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06F40A1F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4ED8C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75D32BE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5278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F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9A59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CCG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2FD0F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58B2F972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871D0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54B7678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71F1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Fs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1ADB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GCG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2544B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098A308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31EF5" w14:textId="2FC0E56E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EC3E29" w:rsidRPr="009B067E" w14:paraId="4BFC03D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CA88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ae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9F2C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RGCG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36474" w14:textId="77777777" w:rsidR="00EC3E29" w:rsidRPr="009B067E" w:rsidRDefault="00EC3E29" w:rsidP="00EC3E29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59C19DC4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E4A0E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70B086F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BC8E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aeI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6836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B150E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0537462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4933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A5CE10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7704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g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A271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CGCN5/N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A36AE" w14:textId="77777777" w:rsidR="00EC3E29" w:rsidRPr="009B067E" w:rsidRDefault="00EC3E29" w:rsidP="00EC3E29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50B09A2F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7E946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63782C3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063D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h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1FFD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10725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62BCBB7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30AF0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25B945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04A0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in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5E56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YR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EBD51" w14:textId="77777777" w:rsidR="00EC3E29" w:rsidRPr="009B067E" w:rsidRDefault="00EC3E29" w:rsidP="00EC3E29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F31B3E7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F78D6" w14:textId="4110B8F8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,</w:t>
            </w:r>
            <w:r w:rsidR="003103EB">
              <w:rPr>
                <w:color w:val="000000"/>
              </w:rPr>
              <w:t xml:space="preserve"> TG,</w:t>
            </w:r>
            <w:r w:rsidRPr="009B067E">
              <w:rPr>
                <w:color w:val="000000"/>
              </w:rPr>
              <w:t xml:space="preserve"> TT</w:t>
            </w:r>
          </w:p>
        </w:tc>
      </w:tr>
      <w:tr w:rsidR="00EC3E29" w:rsidRPr="009B067E" w14:paraId="3B3C032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79FE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indII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E653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AGC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ECCFA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442A30F1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46824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C5AFD5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27D8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in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5CBD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N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A4C0C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3294711B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3DF52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525E72C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5E76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HinP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BD48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52506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BBA12E5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3D27B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B5BF5D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5273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p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D247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TA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BF23E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15D923A5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932BA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80F338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3250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pa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F606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2C688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7072B31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0E431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5E1576B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7672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ph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E139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TGAN8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29DCA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22C139F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967F2" w14:textId="3B42428D" w:rsidR="00EC3E29" w:rsidRPr="009B067E" w:rsidRDefault="005A332A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EC3E29" w:rsidRPr="009B067E" w14:paraId="54C64DF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764F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Hpy99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8B9C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GW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B2E81" w14:textId="77777777" w:rsidR="00EC3E29" w:rsidRPr="009B067E" w:rsidRDefault="00EC3E29" w:rsidP="00EC3E29">
            <w:pPr>
              <w:jc w:val="center"/>
            </w:pPr>
            <w:r w:rsidRPr="009B067E">
              <w:t>0 to 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D23DB55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24F3B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3EE2050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909A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Hpy166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3B26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NN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0848C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2D29A1E3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44FB1" w14:textId="2EA187E1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Pr="009B067E">
              <w:rPr>
                <w:color w:val="000000"/>
              </w:rPr>
              <w:t>TN</w:t>
            </w:r>
          </w:p>
        </w:tc>
      </w:tr>
      <w:tr w:rsidR="00EC3E29" w:rsidRPr="009B067E" w14:paraId="413759E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8B60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Hpy188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D64B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CN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CD542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4FE2196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B64D1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6F8742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1B53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Hpy188I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0AEF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CNN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5A407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5A42A05F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F31DB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948E17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BDA1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HpyAV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ACF3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TTCN6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B6A09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F8FAFEF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D6DC4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D021B2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EE70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HpyCH4I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1CBF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N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B7796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259784B1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A53EA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F51299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7F37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HpyCH4IV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40FB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AF5FB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9BB819C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83F4C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3CBF365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55DA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HpyCH4V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764D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G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3EE96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E24B499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1560E" w14:textId="2DC9432C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EC3E29" w:rsidRPr="009B067E" w14:paraId="57366A83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3BC7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Kas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1B81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FE6D4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E772DC1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31DAE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9C6D20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0F64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Kpn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622E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TA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672A2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0A85B7D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AA273" w14:textId="67A28518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Pr="009B067E">
              <w:rPr>
                <w:color w:val="000000"/>
              </w:rPr>
              <w:t>TA</w:t>
            </w:r>
          </w:p>
        </w:tc>
      </w:tr>
      <w:tr w:rsidR="00EC3E29" w:rsidRPr="009B067E" w14:paraId="559AF21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3E52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b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AF31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D99BF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0EBFF1AE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76A03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76BCA5E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5757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lastRenderedPageBreak/>
              <w:t>Mbo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8BA7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AGAN8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62559" w14:textId="77777777" w:rsidR="00EC3E29" w:rsidRPr="009B067E" w:rsidRDefault="00EC3E29" w:rsidP="00EC3E29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6639110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0E277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7F9819E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665D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f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EB75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AT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D29BA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2A368E3A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B0FC1" w14:textId="71AAD2CF" w:rsidR="00EC3E29" w:rsidRPr="009B067E" w:rsidRDefault="003103EB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EC3E29" w:rsidRPr="009B067E">
              <w:rPr>
                <w:color w:val="000000"/>
              </w:rPr>
              <w:t>TT</w:t>
            </w:r>
          </w:p>
        </w:tc>
      </w:tr>
      <w:tr w:rsidR="00EC3E29" w:rsidRPr="009B067E" w14:paraId="4B2C182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7AFD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lu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229B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GC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7446C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4AE8AF23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3ABA1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25A0F2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67F4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lu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CD59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A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A5712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07FB323F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3532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88F893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535E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ly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1786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GTCN5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48B3E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7B7E871C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24937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B21504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ED7D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m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B586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CCRACN20/N1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B4694" w14:textId="77777777" w:rsidR="00EC3E29" w:rsidRPr="009B067E" w:rsidRDefault="00EC3E29" w:rsidP="00EC3E29">
            <w:pPr>
              <w:jc w:val="center"/>
            </w:pPr>
            <w:r w:rsidRPr="009B067E">
              <w:t>2 to 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604F6977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DE1EE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85817A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1DEC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n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C657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TCN7/N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D52A8" w14:textId="77777777" w:rsidR="00EC3E29" w:rsidRPr="009B067E" w:rsidRDefault="00EC3E29" w:rsidP="00EC3E29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D88DB5C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43A93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5F344A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0645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s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6556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GGC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7AE6F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F1B9384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71BD3" w14:textId="6A674BC8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EC3E29" w:rsidRPr="009B067E" w14:paraId="7149ABB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D435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DFCF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T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E295B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095720D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4FA79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1F79673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D032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s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DB1D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Y N4 R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BC545" w14:textId="77777777" w:rsidR="00EC3E29" w:rsidRPr="009B067E" w:rsidRDefault="00EC3E29" w:rsidP="00EC3E29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86BA4D5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F6522" w14:textId="1F46A326" w:rsidR="00EC3E29" w:rsidRPr="009B067E" w:rsidRDefault="003103EB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EC3E29" w:rsidRPr="009B067E">
              <w:rPr>
                <w:color w:val="000000"/>
              </w:rPr>
              <w:t>TN</w:t>
            </w:r>
          </w:p>
        </w:tc>
      </w:tr>
      <w:tr w:rsidR="00EC3E29" w:rsidRPr="009B067E" w14:paraId="0D937E0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3B67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s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B89F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77129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DFD1BD7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2012A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8D7D48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791B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MspA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ED16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MGCK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46338" w14:textId="77777777" w:rsidR="00EC3E29" w:rsidRPr="009B067E" w:rsidRDefault="00EC3E29" w:rsidP="00EC3E29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50CF060D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80F1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751402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1EDF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Mw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377F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 N7 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E515E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6B448AF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52AA2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08C745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6CD9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a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A074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C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50395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0F774319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5D2FF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042FDB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77F5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a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E5CF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06617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659406C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92E53" w14:textId="07D43513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G </w:t>
            </w:r>
          </w:p>
        </w:tc>
      </w:tr>
      <w:tr w:rsidR="00EC3E29" w:rsidRPr="009B067E" w14:paraId="7CE3E36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D48D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FA89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S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3457B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33ED41FF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9A3F6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5EBEF3E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84B8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co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7256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A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1ED2D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674C99D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765F4" w14:textId="48FFDD3B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  <w:r w:rsidR="003103EB">
              <w:rPr>
                <w:color w:val="000000"/>
              </w:rPr>
              <w:t xml:space="preserve">, </w:t>
            </w:r>
            <w:r w:rsidR="003103EB" w:rsidRPr="009B067E">
              <w:rPr>
                <w:color w:val="000000"/>
              </w:rPr>
              <w:t>TG</w:t>
            </w:r>
            <w:r w:rsidR="003103EB">
              <w:rPr>
                <w:color w:val="000000"/>
              </w:rPr>
              <w:t>,</w:t>
            </w:r>
          </w:p>
        </w:tc>
      </w:tr>
      <w:tr w:rsidR="00EC3E29" w:rsidRPr="009B067E" w14:paraId="22EB55B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053A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d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5892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T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C71F2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78C0849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6BB47" w14:textId="02BD4DC4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</w:t>
            </w:r>
            <w:r w:rsidR="003103EB">
              <w:rPr>
                <w:color w:val="000000"/>
              </w:rPr>
              <w:t>C</w:t>
            </w:r>
            <w:r w:rsidRPr="009B067E">
              <w:rPr>
                <w:color w:val="000000"/>
              </w:rPr>
              <w:t xml:space="preserve">, </w:t>
            </w:r>
            <w:r>
              <w:rPr>
                <w:color w:val="000000"/>
              </w:rPr>
              <w:t>T</w:t>
            </w:r>
            <w:r w:rsidR="003103EB">
              <w:rPr>
                <w:color w:val="000000"/>
              </w:rPr>
              <w:t>G, TA</w:t>
            </w:r>
          </w:p>
        </w:tc>
      </w:tr>
      <w:tr w:rsidR="00EC3E29" w:rsidRPr="009B067E" w14:paraId="279944F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3BC1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goMIV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3F68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C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58504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2ACBA8D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D93BA" w14:textId="131D9BE6" w:rsidR="00EC3E29" w:rsidRPr="009B067E" w:rsidRDefault="003103EB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G </w:t>
            </w:r>
          </w:p>
        </w:tc>
      </w:tr>
      <w:tr w:rsidR="00EC3E29" w:rsidRPr="009B067E" w14:paraId="4CE47AA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7EEC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he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03ED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T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7327F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4FE8DFC4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D53CC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ED2F023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2EFD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laI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8501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570BA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A625867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6302C" w14:textId="1D84BAD6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  <w:r w:rsidR="003103EB">
              <w:rPr>
                <w:color w:val="000000"/>
              </w:rPr>
              <w:t>, TG</w:t>
            </w:r>
          </w:p>
        </w:tc>
      </w:tr>
      <w:tr w:rsidR="00EC3E29" w:rsidRPr="009B067E" w14:paraId="5100E35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334A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laIV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6A3A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NN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15374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013B4071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3E479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08BCBF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EE07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meAIII</w:t>
            </w:r>
            <w:proofErr w:type="spellEnd"/>
            <w:r w:rsidRPr="009B067E">
              <w:rPr>
                <w:color w:val="000000"/>
              </w:rPr>
              <w:t xml:space="preserve"> 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711B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CGAGN20/N1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FB8C8" w14:textId="77777777" w:rsidR="00EC3E29" w:rsidRPr="009B067E" w:rsidRDefault="00EC3E29" w:rsidP="00EC3E29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08ABA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6D2A5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C97DC4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BF21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ot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3E4E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GGC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24053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6C3A7D07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B5D52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2E8322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B0A5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ru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9081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CGC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9568A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4039DEB3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1488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D11AE1F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96E4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si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80DF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TGC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C2F04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19D4A384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1CA7C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09E769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1A22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Ns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638D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RCATG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F49F2" w14:textId="77777777" w:rsidR="00EC3E29" w:rsidRPr="009B067E" w:rsidRDefault="00EC3E29" w:rsidP="00EC3E29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944D1CE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1C6A6" w14:textId="6FDD5395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EC3E29" w:rsidRPr="009B067E" w14:paraId="0E9A1D8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95A9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a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5793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TAATT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7564A" w14:textId="77777777" w:rsidR="00EC3E29" w:rsidRPr="009B067E" w:rsidRDefault="00EC3E29" w:rsidP="00EC3E29">
            <w:pPr>
              <w:jc w:val="center"/>
            </w:pPr>
            <w:r w:rsidRPr="009B067E">
              <w:t>8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49566100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40A41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5B98EAF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AB90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PaeR7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A03B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CG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E1F3D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398115C4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CD94B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56CAB413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ABB9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BF3C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AT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454FE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297D4820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4C1C6" w14:textId="7EE5F15F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EC3E29" w:rsidRPr="009B067E" w14:paraId="65EF612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B335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fl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E574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C N3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7B04A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182CAC5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9B0C7" w14:textId="360D409D" w:rsidR="00EC3E29" w:rsidRPr="009B067E" w:rsidRDefault="003103EB" w:rsidP="00EC3E29">
            <w:pPr>
              <w:rPr>
                <w:color w:val="000000"/>
              </w:rPr>
            </w:pPr>
            <w:r>
              <w:rPr>
                <w:color w:val="000000"/>
              </w:rPr>
              <w:t>TC, TG</w:t>
            </w:r>
          </w:p>
        </w:tc>
      </w:tr>
      <w:tr w:rsidR="00EC3E29" w:rsidRPr="009B067E" w14:paraId="1A14E57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F5BC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fl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1C11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A N5 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914E7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DA3A655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0B822" w14:textId="3C360ADF" w:rsidR="00EC3E29" w:rsidRPr="009B067E" w:rsidRDefault="003103EB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EC3E29" w:rsidRPr="009B067E">
              <w:rPr>
                <w:color w:val="000000"/>
              </w:rPr>
              <w:t>TG</w:t>
            </w:r>
          </w:p>
        </w:tc>
      </w:tr>
      <w:tr w:rsidR="00EC3E29" w:rsidRPr="009B067E" w14:paraId="3518CF4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3DC6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l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B0A8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GTCN4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0805D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BF95205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C4251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D387B4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3C27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luT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703A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3E3A6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C314A2C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73EFF" w14:textId="65543BF6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EC3E29" w:rsidRPr="009B067E" w14:paraId="4F92621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E26F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m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89E5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TTAA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FC261" w14:textId="77777777" w:rsidR="00EC3E29" w:rsidRPr="009B067E" w:rsidRDefault="00EC3E29" w:rsidP="00EC3E29">
            <w:pPr>
              <w:jc w:val="center"/>
            </w:pPr>
            <w:r w:rsidRPr="009B067E">
              <w:t>6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4640DB5B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BFCEA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EFA08B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9F85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m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87E8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CG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B4DAC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84F9BA5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2F2D1" w14:textId="15167DE1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  <w:r w:rsidR="003103EB">
              <w:rPr>
                <w:color w:val="000000"/>
              </w:rPr>
              <w:t>, TG</w:t>
            </w:r>
          </w:p>
        </w:tc>
      </w:tr>
      <w:tr w:rsidR="00EC3E29" w:rsidRPr="009B067E" w14:paraId="0AA7CD8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DA86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pu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15EC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RGGWC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E4526" w14:textId="77777777" w:rsidR="00EC3E29" w:rsidRPr="009B067E" w:rsidRDefault="00EC3E29" w:rsidP="00EC3E29">
            <w:pPr>
              <w:jc w:val="center"/>
            </w:pPr>
            <w:r w:rsidRPr="009B067E">
              <w:t>1 to 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26F8D82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491BD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9772D0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3E9D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sh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FA3D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C N3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E5AA8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2758C529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07F7A" w14:textId="6ED244EF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  <w:r>
              <w:rPr>
                <w:color w:val="000000"/>
              </w:rPr>
              <w:t>TC, TG</w:t>
            </w:r>
          </w:p>
        </w:tc>
      </w:tr>
      <w:tr w:rsidR="00EC3E29" w:rsidRPr="009B067E" w14:paraId="6ADD6783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7713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s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EEE4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TAT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7BC1D" w14:textId="77777777" w:rsidR="00EC3E29" w:rsidRPr="009B067E" w:rsidRDefault="00EC3E29" w:rsidP="00EC3E29">
            <w:pPr>
              <w:jc w:val="center"/>
            </w:pPr>
            <w:r w:rsidRPr="009B067E">
              <w:t>6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32D85F5B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EF017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CABC58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8FF8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lastRenderedPageBreak/>
              <w:t>Psp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FD07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W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D005B" w14:textId="77777777" w:rsidR="00EC3E29" w:rsidRPr="009B067E" w:rsidRDefault="00EC3E29" w:rsidP="00EC3E29">
            <w:pPr>
              <w:jc w:val="center"/>
            </w:pPr>
            <w:r w:rsidRPr="009B067E">
              <w:t>0 to 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02837377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13C87" w14:textId="0A414096" w:rsidR="00EC3E29" w:rsidRPr="009B067E" w:rsidRDefault="00625312" w:rsidP="00EC3E29">
            <w:pPr>
              <w:rPr>
                <w:color w:val="000000"/>
              </w:rPr>
            </w:pPr>
            <w:r>
              <w:rPr>
                <w:color w:val="000000"/>
              </w:rPr>
              <w:t>TC, TG</w:t>
            </w:r>
          </w:p>
        </w:tc>
      </w:tr>
      <w:tr w:rsidR="00EC3E29" w:rsidRPr="009B067E" w14:paraId="4A8D194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5F5F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spO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A1A8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GC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7F154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4D1DFE9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7B08F" w14:textId="19207104" w:rsidR="00EC3E29" w:rsidRPr="009B067E" w:rsidRDefault="00625312" w:rsidP="00EC3E29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EC3E29" w:rsidRPr="009B067E" w14:paraId="76E61C1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026B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spX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922F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VCTCGAGB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FA005" w14:textId="77777777" w:rsidR="00EC3E29" w:rsidRPr="009B067E" w:rsidRDefault="00EC3E29" w:rsidP="00EC3E29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139AB96F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8941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733DBD4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12B4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st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5F2D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GC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14CC4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E1AB2F4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FF384" w14:textId="4BBB0E7D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  <w:r w:rsidR="003103EB">
              <w:rPr>
                <w:color w:val="000000"/>
              </w:rPr>
              <w:t>, TG</w:t>
            </w:r>
          </w:p>
        </w:tc>
      </w:tr>
      <w:tr w:rsidR="00EC3E29" w:rsidRPr="009B067E" w14:paraId="1CC5008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2708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vu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4EC6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GAT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DE5B6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5F025D18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A43B9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62B202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1F94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PvuI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6235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AGC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7948F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68AE966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8B16B" w14:textId="2D2C233E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  <w:r w:rsidR="003103EB">
              <w:rPr>
                <w:color w:val="000000"/>
              </w:rPr>
              <w:t>, TG</w:t>
            </w:r>
          </w:p>
        </w:tc>
      </w:tr>
      <w:tr w:rsidR="00EC3E29" w:rsidRPr="009B067E" w14:paraId="5614F2E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D87A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Rs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953D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2B1A7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7F863D63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E0A7B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E6930D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7D9D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Rsr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DF1D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GGWC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39700" w14:textId="77777777" w:rsidR="00EC3E29" w:rsidRPr="009B067E" w:rsidRDefault="00EC3E29" w:rsidP="00EC3E29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BE4C94B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B2A7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BB0DC68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3434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ac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9DEB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GC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1716F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789AB8F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746B8" w14:textId="6923E112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 w:rsidR="003103EB">
              <w:rPr>
                <w:color w:val="000000"/>
              </w:rPr>
              <w:t>, TG</w:t>
            </w:r>
          </w:p>
        </w:tc>
      </w:tr>
      <w:tr w:rsidR="00EC3E29" w:rsidRPr="009B067E" w14:paraId="418ED6E3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45A4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a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7F6C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GC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26DAF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1869A0F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0EFDD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B28B69F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6A7F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al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799D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CG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56310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1E4618C2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089F2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977286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2C3F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a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488D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TCTTCN1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1623D" w14:textId="77777777" w:rsidR="00EC3E29" w:rsidRPr="009B067E" w:rsidRDefault="00EC3E29" w:rsidP="00EC3E29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EF28D5D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5DC0A" w14:textId="124DCC40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,</w:t>
            </w:r>
            <w:r>
              <w:rPr>
                <w:color w:val="000000"/>
              </w:rPr>
              <w:t xml:space="preserve"> TG,</w:t>
            </w:r>
            <w:r w:rsidRPr="009B067E">
              <w:rPr>
                <w:color w:val="000000"/>
              </w:rPr>
              <w:t xml:space="preserve"> TT</w:t>
            </w:r>
          </w:p>
        </w:tc>
      </w:tr>
      <w:tr w:rsidR="00EC3E29" w:rsidRPr="009B067E" w14:paraId="5954FC3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5B6C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Sau3A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2F04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9904B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6F814A4F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CBA54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4387A4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C795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Sau96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7AA4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N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CAEC1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408DBE3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848AB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75F6777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6B09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bf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131F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TGC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7023B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4AED9D79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F178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3A063C4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155B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ca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2065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GTA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A7F5D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3E84F65E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C36FD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A1746C4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3951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cr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B3B4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N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E7EF8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36B9B7F3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2C68A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5D0D02F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2B49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ex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76B4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CWG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AB1B9" w14:textId="77777777" w:rsidR="00EC3E29" w:rsidRPr="009B067E" w:rsidRDefault="00EC3E29" w:rsidP="00EC3E29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71C0CBAA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22136" w14:textId="6148399D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G, T</w:t>
            </w:r>
            <w:r w:rsidR="00C64014">
              <w:rPr>
                <w:color w:val="000000"/>
              </w:rPr>
              <w:t>N</w:t>
            </w:r>
          </w:p>
        </w:tc>
      </w:tr>
      <w:tr w:rsidR="00EC3E29" w:rsidRPr="009B067E" w14:paraId="244F737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F846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fa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80BE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ATCN5/N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DBA0B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B270E04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17702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, TG</w:t>
            </w:r>
          </w:p>
        </w:tc>
      </w:tr>
      <w:tr w:rsidR="00EC3E29" w:rsidRPr="009B067E" w14:paraId="5B8DC465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DCA7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f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C109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RY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54BE4" w14:textId="77777777" w:rsidR="00EC3E29" w:rsidRPr="009B067E" w:rsidRDefault="00EC3E29" w:rsidP="00EC3E29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782D5E43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63AE1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7B5B484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43DD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f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64C0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CC N5 G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0B032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43259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C6569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8A3A12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FE10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f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85CF3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2B1EB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BE03D77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2E7CF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4EA0EE3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939E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gr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FB86D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RCCGGY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2EF16" w14:textId="77777777" w:rsidR="00EC3E29" w:rsidRPr="009B067E" w:rsidRDefault="00EC3E29" w:rsidP="00EC3E29">
            <w:pPr>
              <w:jc w:val="center"/>
            </w:pPr>
            <w:r w:rsidRPr="009B067E">
              <w:t>0 to 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678AEF63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EA55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DB8DFD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A063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m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D271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CG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1CFFC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104D196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93591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3AB8B3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0A8C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m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7BA6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YR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7C329" w14:textId="77777777" w:rsidR="00EC3E29" w:rsidRPr="009B067E" w:rsidRDefault="00EC3E29" w:rsidP="00EC3E29">
            <w:pPr>
              <w:jc w:val="center"/>
            </w:pPr>
            <w:r w:rsidRPr="009B067E">
              <w:t>2 to 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2756D489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4610A" w14:textId="091A08BA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  <w:r>
              <w:rPr>
                <w:color w:val="000000"/>
              </w:rPr>
              <w:t>TC, TG</w:t>
            </w:r>
          </w:p>
        </w:tc>
      </w:tr>
      <w:tr w:rsidR="00EC3E29" w:rsidRPr="009B067E" w14:paraId="591846A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9450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na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9FB4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ACGT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9B58D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3A56A549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FAACD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308687D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C2A4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pe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E879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CTA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45C42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22C436DB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9322B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18E469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541D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ph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C3BB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AT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C7895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90ACB70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B6354" w14:textId="36BCB500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EC3E29" w:rsidRPr="009B067E" w14:paraId="1B2EDB8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7B83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r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4201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CCG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07B3B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33474F5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78B7C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7AB25A0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8C5D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sp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A0C31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ATA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273DD" w14:textId="77777777" w:rsidR="00EC3E29" w:rsidRPr="009B067E" w:rsidRDefault="00EC3E29" w:rsidP="00EC3E29">
            <w:pPr>
              <w:jc w:val="center"/>
            </w:pPr>
            <w:r w:rsidRPr="009B067E">
              <w:t>6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5D3CABD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58C40" w14:textId="2F1C0EE1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A, TT</w:t>
            </w:r>
          </w:p>
        </w:tc>
      </w:tr>
      <w:tr w:rsidR="00EC3E29" w:rsidRPr="009B067E" w14:paraId="1A78F196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586A8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t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B9E1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GGC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CC7FF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8417434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3BE51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7F7E756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8B7E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tyI</w:t>
            </w:r>
            <w:proofErr w:type="spellEnd"/>
            <w:r w:rsidRPr="009B067E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3B31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WW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97C13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BA9CA22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C3D09" w14:textId="34E8276E" w:rsidR="00EC3E29" w:rsidRPr="009B067E" w:rsidRDefault="00A062DC" w:rsidP="00EC3E29">
            <w:pPr>
              <w:rPr>
                <w:color w:val="000000"/>
              </w:rPr>
            </w:pPr>
            <w:r>
              <w:rPr>
                <w:color w:val="000000"/>
              </w:rPr>
              <w:t>TG,</w:t>
            </w:r>
            <w:r w:rsidR="00EC3E29" w:rsidRPr="009B067E">
              <w:rPr>
                <w:color w:val="000000"/>
              </w:rPr>
              <w:t xml:space="preserve"> TT</w:t>
            </w:r>
          </w:p>
        </w:tc>
      </w:tr>
      <w:tr w:rsidR="00EC3E29" w:rsidRPr="009B067E" w14:paraId="44F9959D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C0435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StyD4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A39D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N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A1672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0FBDA5E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548E1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61FCFD6E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D728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Sw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EFA8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ATTTAA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F1A29" w14:textId="77777777" w:rsidR="00EC3E29" w:rsidRPr="009B067E" w:rsidRDefault="00EC3E29" w:rsidP="00EC3E29">
            <w:pPr>
              <w:jc w:val="center"/>
            </w:pPr>
            <w:r w:rsidRPr="009B067E">
              <w:t>8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58CB8B68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00002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0EB687B0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3415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Taq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ECBB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C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B451E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637447F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BA99B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5C8B5AE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01F6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Tf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0F87F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W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A10AE" w14:textId="77777777" w:rsidR="00EC3E29" w:rsidRPr="009B067E" w:rsidRDefault="00EC3E29" w:rsidP="00EC3E29">
            <w:pPr>
              <w:jc w:val="center"/>
            </w:pPr>
            <w:r w:rsidRPr="009B067E">
              <w:t>3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5BAEB64E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4B90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24ED7CC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BE29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T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12A1A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CW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90075" w14:textId="77777777" w:rsidR="00EC3E29" w:rsidRPr="009B067E" w:rsidRDefault="00EC3E29" w:rsidP="00EC3E29">
            <w:pPr>
              <w:jc w:val="center"/>
            </w:pPr>
            <w:r w:rsidRPr="009B067E">
              <w:t>1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7F3809D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9E766" w14:textId="784A4A2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G</w:t>
            </w:r>
          </w:p>
        </w:tc>
      </w:tr>
      <w:tr w:rsidR="00EC3E29" w:rsidRPr="009B067E" w14:paraId="7448841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9793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sp45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CE19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TS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836AD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6F6613E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D4B8F" w14:textId="534A5E6B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 w:rsidR="003103EB">
              <w:rPr>
                <w:color w:val="000000"/>
              </w:rPr>
              <w:t>, TG</w:t>
            </w:r>
          </w:p>
        </w:tc>
      </w:tr>
      <w:tr w:rsidR="00EC3E29" w:rsidRPr="009B067E" w14:paraId="31B4FB2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049B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Tsp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89F9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CG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E25FC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9F42A1C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04DCA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05D59C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3C69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lastRenderedPageBreak/>
              <w:t>Tsp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5290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NNCAS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4AE0A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01C59911" w14:textId="77777777" w:rsidR="00EC3E29" w:rsidRPr="009B067E" w:rsidRDefault="00EC3E29" w:rsidP="00EC3E29">
            <w:pPr>
              <w:rPr>
                <w:color w:val="9C6500"/>
              </w:rPr>
            </w:pPr>
            <w:r w:rsidRPr="009B067E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DD627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08DE6D9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92BD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th11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2973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CNNN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FEBDA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9D7DFFE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8C5EE" w14:textId="21E23ED5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</w:p>
        </w:tc>
      </w:tr>
      <w:tr w:rsidR="00EC3E29" w:rsidRPr="009B067E" w14:paraId="11C14D01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DCCD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Xb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7AB2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TCTA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C9063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497C14C9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62F4C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27A2A02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3E366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Xc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79732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A N9 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03C85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57E8EC3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79D84" w14:textId="5C312518" w:rsidR="00EC3E29" w:rsidRPr="009B067E" w:rsidRDefault="003103EB" w:rsidP="00EC3E29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EC3E29" w:rsidRPr="009B067E" w14:paraId="6F6F1022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6D1C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Xh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AC8C9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TCG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5ACC6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0881F509" w14:textId="77777777" w:rsidR="00EC3E29" w:rsidRPr="009B067E" w:rsidRDefault="00EC3E29" w:rsidP="00EC3E29">
            <w:r w:rsidRPr="009B067E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20A38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131F99F7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AEA0E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Xm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1DEC0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CCCG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B200D" w14:textId="77777777" w:rsidR="00EC3E29" w:rsidRPr="009B067E" w:rsidRDefault="00EC3E29" w:rsidP="00EC3E29">
            <w:pPr>
              <w:jc w:val="center"/>
            </w:pPr>
            <w:r w:rsidRPr="009B067E">
              <w:t>0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F196452" w14:textId="77777777" w:rsidR="00EC3E29" w:rsidRPr="009B067E" w:rsidRDefault="00EC3E29" w:rsidP="00EC3E29">
            <w:pPr>
              <w:rPr>
                <w:color w:val="006100"/>
              </w:rPr>
            </w:pPr>
            <w:r w:rsidRPr="009B067E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A7036" w14:textId="7777777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 </w:t>
            </w:r>
          </w:p>
        </w:tc>
      </w:tr>
      <w:tr w:rsidR="00EC3E29" w:rsidRPr="009B067E" w14:paraId="46C6CD3A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2641C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Xm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755AB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A N4 T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E769C" w14:textId="77777777" w:rsidR="00EC3E29" w:rsidRPr="009B067E" w:rsidRDefault="00EC3E29" w:rsidP="00EC3E29">
            <w:pPr>
              <w:jc w:val="center"/>
            </w:pPr>
            <w:r w:rsidRPr="009B067E">
              <w:t>4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41691151" w14:textId="77777777" w:rsidR="00EC3E29" w:rsidRPr="009B067E" w:rsidRDefault="00EC3E29" w:rsidP="00EC3E29">
            <w:pPr>
              <w:rPr>
                <w:color w:val="9C6500"/>
              </w:rPr>
            </w:pPr>
            <w:proofErr w:type="spellStart"/>
            <w:r w:rsidRPr="009B067E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A37AD" w14:textId="492EA2E9" w:rsidR="00EC3E29" w:rsidRPr="009B067E" w:rsidRDefault="00EC3E29" w:rsidP="00EC3E29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3103EB">
              <w:rPr>
                <w:color w:val="000000"/>
              </w:rPr>
              <w:t xml:space="preserve">TG, </w:t>
            </w:r>
            <w:r w:rsidRPr="009B067E">
              <w:rPr>
                <w:color w:val="000000"/>
              </w:rPr>
              <w:t>TT</w:t>
            </w:r>
          </w:p>
        </w:tc>
      </w:tr>
      <w:tr w:rsidR="00EC3E29" w:rsidRPr="009B067E" w14:paraId="3433372B" w14:textId="77777777" w:rsidTr="00EC3E29">
        <w:trPr>
          <w:trHeight w:val="320"/>
        </w:trPr>
        <w:tc>
          <w:tcPr>
            <w:tcW w:w="13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BFAC4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proofErr w:type="spellStart"/>
            <w:r w:rsidRPr="009B067E">
              <w:rPr>
                <w:color w:val="000000"/>
              </w:rPr>
              <w:t>Zr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02317" w14:textId="77777777" w:rsidR="00EC3E29" w:rsidRPr="009B067E" w:rsidRDefault="00EC3E29" w:rsidP="00EC3E29">
            <w:pPr>
              <w:jc w:val="center"/>
              <w:rPr>
                <w:color w:val="000000"/>
              </w:rPr>
            </w:pPr>
            <w:r w:rsidRPr="009B067E">
              <w:rPr>
                <w:color w:val="000000"/>
              </w:rPr>
              <w:t>GAC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F2D27" w14:textId="77777777" w:rsidR="00EC3E29" w:rsidRPr="009B067E" w:rsidRDefault="00EC3E29" w:rsidP="00EC3E29">
            <w:pPr>
              <w:jc w:val="center"/>
            </w:pPr>
            <w:r w:rsidRPr="009B067E">
              <w:t>2</w:t>
            </w:r>
          </w:p>
        </w:tc>
        <w:tc>
          <w:tcPr>
            <w:tcW w:w="14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E941E7C" w14:textId="77777777" w:rsidR="00EC3E29" w:rsidRPr="009B067E" w:rsidRDefault="00EC3E29" w:rsidP="00EC3E29">
            <w:pPr>
              <w:rPr>
                <w:color w:val="9C0006"/>
              </w:rPr>
            </w:pPr>
            <w:r w:rsidRPr="009B067E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27BC6" w14:textId="56EE5F57" w:rsidR="00EC3E29" w:rsidRPr="009B067E" w:rsidRDefault="00EC3E29" w:rsidP="00EC3E29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 w:rsidR="003103EB">
              <w:rPr>
                <w:color w:val="000000"/>
              </w:rPr>
              <w:t>, TG</w:t>
            </w:r>
          </w:p>
        </w:tc>
      </w:tr>
    </w:tbl>
    <w:p w14:paraId="45DA928B" w14:textId="77777777" w:rsidR="009B067E" w:rsidRPr="00893361" w:rsidRDefault="009B067E" w:rsidP="00731099">
      <w:pPr>
        <w:spacing w:line="360" w:lineRule="auto"/>
        <w:rPr>
          <w:rFonts w:ascii="Times" w:hAnsi="Times"/>
        </w:rPr>
      </w:pPr>
    </w:p>
    <w:p w14:paraId="4440FFF4" w14:textId="0103B3B8" w:rsidR="00731099" w:rsidRDefault="00857F09" w:rsidP="0083783A">
      <w:pPr>
        <w:spacing w:line="360" w:lineRule="auto"/>
        <w:rPr>
          <w:rFonts w:ascii="Times" w:hAnsi="Times"/>
        </w:rPr>
      </w:pPr>
      <w:r w:rsidRPr="00857F09">
        <w:rPr>
          <w:rFonts w:ascii="Times" w:hAnsi="Times"/>
          <w:b/>
        </w:rPr>
        <w:t>Supplementary Table 2</w:t>
      </w:r>
      <w:r>
        <w:rPr>
          <w:rFonts w:ascii="Times" w:hAnsi="Times"/>
        </w:rPr>
        <w:t>. Type II restricti</w:t>
      </w:r>
      <w:r w:rsidR="004B09E4">
        <w:rPr>
          <w:rFonts w:ascii="Times" w:hAnsi="Times"/>
        </w:rPr>
        <w:t>o</w:t>
      </w:r>
      <w:r>
        <w:rPr>
          <w:rFonts w:ascii="Times" w:hAnsi="Times"/>
        </w:rPr>
        <w:t xml:space="preserve">n of phage </w:t>
      </w:r>
      <w:proofErr w:type="spellStart"/>
      <w:r>
        <w:rPr>
          <w:rFonts w:ascii="Times" w:hAnsi="Times"/>
        </w:rPr>
        <w:t>ViI</w:t>
      </w:r>
      <w:proofErr w:type="spellEnd"/>
      <w:r w:rsidR="0019726C">
        <w:rPr>
          <w:rFonts w:ascii="Times" w:hAnsi="Times"/>
        </w:rPr>
        <w:t xml:space="preserve"> (Vi1)</w:t>
      </w:r>
      <w:r>
        <w:rPr>
          <w:rFonts w:ascii="Times" w:hAnsi="Times"/>
        </w:rPr>
        <w:t xml:space="preserve"> genomic DNA.</w:t>
      </w:r>
      <w:r w:rsidR="00364313">
        <w:rPr>
          <w:rFonts w:ascii="Times" w:hAnsi="Times"/>
        </w:rPr>
        <w:t xml:space="preserve"> </w:t>
      </w:r>
      <w:proofErr w:type="spellStart"/>
      <w:r w:rsidR="00364313">
        <w:rPr>
          <w:rFonts w:ascii="Times" w:hAnsi="Times"/>
        </w:rPr>
        <w:t>ViI</w:t>
      </w:r>
      <w:proofErr w:type="spellEnd"/>
      <w:r w:rsidR="00364313">
        <w:rPr>
          <w:rFonts w:ascii="Times" w:hAnsi="Times"/>
        </w:rPr>
        <w:t xml:space="preserve"> gDNA is resistant to 71.0% of Type II restrictions</w:t>
      </w:r>
      <w:r w:rsidR="00DD262D">
        <w:rPr>
          <w:rFonts w:ascii="Times" w:hAnsi="Times"/>
        </w:rPr>
        <w:t xml:space="preserve"> examined here</w:t>
      </w:r>
      <w:r w:rsidR="00364313">
        <w:rPr>
          <w:rFonts w:ascii="Times" w:hAnsi="Times"/>
        </w:rPr>
        <w:t>.</w:t>
      </w:r>
      <w:r w:rsidR="00105FF4">
        <w:rPr>
          <w:rFonts w:ascii="Times" w:hAnsi="Times"/>
        </w:rPr>
        <w:t xml:space="preserve"> </w:t>
      </w:r>
      <w:r w:rsidR="00105FF4">
        <w:rPr>
          <w:rFonts w:ascii="Times" w:hAnsi="Times" w:cs="Arial"/>
          <w:color w:val="000000"/>
          <w:shd w:val="clear" w:color="auto" w:fill="FFFFFF"/>
        </w:rPr>
        <w:t>R=A or G, Y=C or T, M=A or C, K=G or T, S=C or G, W=A or T, N=A, C, G, or T.</w:t>
      </w:r>
    </w:p>
    <w:tbl>
      <w:tblPr>
        <w:tblW w:w="9380" w:type="dxa"/>
        <w:tblLook w:val="04A0" w:firstRow="1" w:lastRow="0" w:firstColumn="1" w:lastColumn="0" w:noHBand="0" w:noVBand="1"/>
      </w:tblPr>
      <w:tblGrid>
        <w:gridCol w:w="1336"/>
        <w:gridCol w:w="3700"/>
        <w:gridCol w:w="940"/>
        <w:gridCol w:w="1430"/>
        <w:gridCol w:w="2140"/>
      </w:tblGrid>
      <w:tr w:rsidR="004A06A6" w:rsidRPr="004A06A6" w14:paraId="55D8004A" w14:textId="77777777" w:rsidTr="004A06A6">
        <w:trPr>
          <w:trHeight w:val="32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B1D34" w14:textId="77777777" w:rsidR="004A06A6" w:rsidRPr="004A06A6" w:rsidRDefault="004A06A6" w:rsidP="004A06A6">
            <w:pPr>
              <w:jc w:val="center"/>
              <w:rPr>
                <w:b/>
                <w:bCs/>
                <w:color w:val="000000"/>
              </w:rPr>
            </w:pPr>
            <w:proofErr w:type="spellStart"/>
            <w:r w:rsidRPr="004A06A6">
              <w:rPr>
                <w:b/>
                <w:bCs/>
                <w:color w:val="000000"/>
              </w:rPr>
              <w:t>REase</w:t>
            </w:r>
            <w:proofErr w:type="spellEnd"/>
            <w:r w:rsidRPr="004A06A6">
              <w:rPr>
                <w:b/>
                <w:bCs/>
                <w:color w:val="000000"/>
              </w:rPr>
              <w:t xml:space="preserve"> </w:t>
            </w:r>
          </w:p>
        </w:tc>
        <w:tc>
          <w:tcPr>
            <w:tcW w:w="3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C0F75" w14:textId="4B818AFB" w:rsidR="004A06A6" w:rsidRPr="004A06A6" w:rsidRDefault="004A06A6" w:rsidP="004A06A6">
            <w:pPr>
              <w:jc w:val="center"/>
              <w:rPr>
                <w:b/>
                <w:bCs/>
                <w:color w:val="000000"/>
              </w:rPr>
            </w:pPr>
            <w:r w:rsidRPr="004A06A6">
              <w:rPr>
                <w:b/>
                <w:bCs/>
                <w:color w:val="000000"/>
              </w:rPr>
              <w:t>Recognition S</w:t>
            </w:r>
            <w:r w:rsidR="004B09E4">
              <w:rPr>
                <w:b/>
                <w:bCs/>
                <w:color w:val="000000"/>
              </w:rPr>
              <w:t>equence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9E4DB" w14:textId="058874EB" w:rsidR="004A06A6" w:rsidRPr="004A06A6" w:rsidRDefault="004A06A6" w:rsidP="004A06A6">
            <w:pPr>
              <w:jc w:val="center"/>
              <w:rPr>
                <w:b/>
                <w:bCs/>
              </w:rPr>
            </w:pPr>
            <w:r w:rsidRPr="004A06A6">
              <w:rPr>
                <w:b/>
                <w:bCs/>
              </w:rPr>
              <w:t># of T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D67DE" w14:textId="77777777" w:rsidR="004A06A6" w:rsidRPr="004A06A6" w:rsidRDefault="004A06A6" w:rsidP="004A06A6">
            <w:pPr>
              <w:jc w:val="center"/>
              <w:rPr>
                <w:b/>
                <w:bCs/>
                <w:color w:val="000000"/>
              </w:rPr>
            </w:pPr>
            <w:r w:rsidRPr="004A06A6">
              <w:rPr>
                <w:b/>
                <w:bCs/>
                <w:color w:val="000000"/>
              </w:rPr>
              <w:t>Cut Status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6A657" w14:textId="77777777" w:rsidR="004A06A6" w:rsidRPr="004A06A6" w:rsidRDefault="004A06A6" w:rsidP="004A06A6">
            <w:pPr>
              <w:jc w:val="center"/>
              <w:rPr>
                <w:b/>
                <w:bCs/>
                <w:color w:val="000000"/>
              </w:rPr>
            </w:pPr>
            <w:r w:rsidRPr="004A06A6">
              <w:rPr>
                <w:b/>
                <w:bCs/>
                <w:color w:val="000000"/>
              </w:rPr>
              <w:t>TN Dinucleotides</w:t>
            </w:r>
          </w:p>
        </w:tc>
      </w:tr>
      <w:tr w:rsidR="004A06A6" w:rsidRPr="004A06A6" w14:paraId="592A170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008E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at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3311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FBDD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CD1A8B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200EC" w14:textId="309716CF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5A332A">
              <w:rPr>
                <w:color w:val="000000"/>
              </w:rPr>
              <w:t>, TG</w:t>
            </w:r>
          </w:p>
        </w:tc>
      </w:tr>
      <w:tr w:rsidR="004A06A6" w:rsidRPr="004A06A6" w14:paraId="084B229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34C3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c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F31B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MK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43179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F5AB491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DEEB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080CF4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79F0D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65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2192B9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A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AAB1920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0EFBA7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138E7" w14:textId="3A03078C" w:rsidR="004A06A6" w:rsidRPr="004A06A6" w:rsidRDefault="005A332A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2682714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DD7E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16AD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CF92C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E8FEDDD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5322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310A85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008C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c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DBAA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ACG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E2BA1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14AC713E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1226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81DFD8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63DC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c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C31D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GA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1C4D2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D88BA4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F17BA" w14:textId="3206A101" w:rsidR="004A06A6" w:rsidRPr="004A06A6" w:rsidRDefault="005A332A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G, TT</w:t>
            </w:r>
          </w:p>
        </w:tc>
      </w:tr>
      <w:tr w:rsidR="004A06A6" w:rsidRPr="004A06A6" w14:paraId="7241B0A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5194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f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6EFA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CG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51BC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0F18AB58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20BF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9D257F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32A7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f1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2219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TA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F03A2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6EB21A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738FF" w14:textId="7D3D84C3" w:rsidR="004A06A6" w:rsidRPr="004A06A6" w:rsidRDefault="005A332A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T</w:t>
            </w:r>
            <w:r>
              <w:rPr>
                <w:color w:val="000000"/>
              </w:rPr>
              <w:t>,</w:t>
            </w:r>
            <w:r w:rsidR="004A06A6" w:rsidRPr="004A06A6">
              <w:rPr>
                <w:color w:val="000000"/>
              </w:rPr>
              <w:t xml:space="preserve"> TA</w:t>
            </w:r>
          </w:p>
        </w:tc>
      </w:tr>
      <w:tr w:rsidR="004A06A6" w:rsidRPr="004A06A6" w14:paraId="4FCF3A2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67E7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f1I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DA6B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RY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1A95F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572B9B1F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AC689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29DE24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7CA5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ge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9EDA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G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E0FA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B6B7587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8792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5F1816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FA93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h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ABB5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 N5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263E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E7E961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FD029" w14:textId="41A8999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5A332A">
              <w:rPr>
                <w:color w:val="000000"/>
              </w:rPr>
              <w:t>, TG</w:t>
            </w:r>
          </w:p>
        </w:tc>
      </w:tr>
      <w:tr w:rsidR="004A06A6" w:rsidRPr="004A06A6" w14:paraId="27A11D1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DEAF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l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CC9F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 N4 G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C212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4A1BA8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CA3B4" w14:textId="00FE3B9E" w:rsidR="004A06A6" w:rsidRPr="004A06A6" w:rsidRDefault="005A332A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G</w:t>
            </w:r>
          </w:p>
        </w:tc>
      </w:tr>
      <w:tr w:rsidR="004A06A6" w:rsidRPr="004A06A6" w14:paraId="2EF0023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6AA9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l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B408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6E3E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3C7176CC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74932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59E7A1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2E0C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lw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5635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ATCN4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0096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AF541E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E2F6E" w14:textId="708A9CA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5A332A">
              <w:rPr>
                <w:color w:val="000000"/>
              </w:rPr>
              <w:t>, TG</w:t>
            </w:r>
          </w:p>
        </w:tc>
      </w:tr>
      <w:tr w:rsidR="004A06A6" w:rsidRPr="004A06A6" w14:paraId="0C78BDC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F546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lw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67B5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G N3 C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5A23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CAD4FB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794E9" w14:textId="5FE10D9A" w:rsidR="004A06A6" w:rsidRPr="004A06A6" w:rsidRDefault="005A332A" w:rsidP="004A06A6">
            <w:pPr>
              <w:rPr>
                <w:color w:val="000000"/>
              </w:rPr>
            </w:pPr>
            <w:r>
              <w:rPr>
                <w:color w:val="000000"/>
              </w:rPr>
              <w:t>TC, TG</w:t>
            </w:r>
          </w:p>
        </w:tc>
      </w:tr>
      <w:tr w:rsidR="004A06A6" w:rsidRPr="004A06A6" w14:paraId="72574FF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492E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p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51A3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GC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C59F9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2A7467B2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AE105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E77E82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4683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pa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ECE9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GC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82AB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26DB2FE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99C24" w14:textId="389DCE62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711FFAD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1AFD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peK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3308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W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8B28F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3A6EECA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3A93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00DACC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73C6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p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653D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AATT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BB0D5" w14:textId="77777777" w:rsidR="004A06A6" w:rsidRPr="004A06A6" w:rsidRDefault="004A06A6" w:rsidP="004A06A6">
            <w:pPr>
              <w:jc w:val="center"/>
            </w:pPr>
            <w:r w:rsidRPr="004A06A6">
              <w:t>4 to 6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664B9EAA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2BDF0" w14:textId="5529AF88" w:rsidR="004A06A6" w:rsidRPr="004A06A6" w:rsidRDefault="005A332A" w:rsidP="004A06A6">
            <w:pPr>
              <w:rPr>
                <w:color w:val="000000"/>
              </w:rPr>
            </w:pPr>
            <w:r>
              <w:rPr>
                <w:color w:val="000000"/>
              </w:rPr>
              <w:t>TG,</w:t>
            </w:r>
            <w:r w:rsidR="004A06A6" w:rsidRPr="004A06A6">
              <w:rPr>
                <w:color w:val="000000"/>
              </w:rPr>
              <w:t> </w:t>
            </w:r>
            <w:r>
              <w:rPr>
                <w:color w:val="000000"/>
              </w:rPr>
              <w:t>TT</w:t>
            </w:r>
          </w:p>
        </w:tc>
      </w:tr>
      <w:tr w:rsidR="004A06A6" w:rsidRPr="004A06A6" w14:paraId="47CCCB7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938A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s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F8F5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B2F02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3B274C39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40125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FD95A1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7A61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ADFB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TA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4A3BB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0389FE46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C85E4" w14:textId="252297CE" w:rsidR="004A06A6" w:rsidRPr="004A06A6" w:rsidRDefault="005A332A" w:rsidP="004A06A6">
            <w:pPr>
              <w:rPr>
                <w:color w:val="000000"/>
              </w:rPr>
            </w:pPr>
            <w:r>
              <w:rPr>
                <w:color w:val="000000"/>
              </w:rPr>
              <w:t>TT, TA</w:t>
            </w:r>
          </w:p>
        </w:tc>
      </w:tr>
      <w:tr w:rsidR="004A06A6" w:rsidRPr="004A06A6" w14:paraId="71469F0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1EB2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v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776A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YCGR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0FBE7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C2CAF1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543CA" w14:textId="63CB9A90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612DCF5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0D3E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va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DE31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W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EB118" w14:textId="77777777" w:rsidR="004A06A6" w:rsidRPr="004A06A6" w:rsidRDefault="004A06A6" w:rsidP="004A06A6">
            <w:pPr>
              <w:jc w:val="center"/>
            </w:pPr>
            <w:r w:rsidRPr="004A06A6">
              <w:t>0 to 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ABCAC3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803FC" w14:textId="3FEF83F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CA4BD1">
              <w:rPr>
                <w:color w:val="000000"/>
              </w:rPr>
              <w:t>, TG</w:t>
            </w:r>
          </w:p>
        </w:tc>
      </w:tr>
      <w:tr w:rsidR="004A06A6" w:rsidRPr="004A06A6" w14:paraId="3323FA5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8DD2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vr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90E1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F4C6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59395A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07636" w14:textId="4161A676" w:rsidR="004A06A6" w:rsidRPr="004A06A6" w:rsidRDefault="00CA4BD1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116DF5E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6C34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a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E4A1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10/N15AC N4 GTAYCN12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C4EC3" w14:textId="77777777" w:rsidR="004A06A6" w:rsidRPr="004A06A6" w:rsidRDefault="004A06A6" w:rsidP="004A06A6">
            <w:pPr>
              <w:jc w:val="center"/>
            </w:pPr>
            <w:r w:rsidRPr="004A06A6">
              <w:t>3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CD6477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1462E" w14:textId="64DE813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 xml:space="preserve">TC, </w:t>
            </w:r>
            <w:r w:rsidR="00CA4BD1">
              <w:rPr>
                <w:color w:val="000000"/>
              </w:rPr>
              <w:t xml:space="preserve">TA, </w:t>
            </w:r>
            <w:r w:rsidRPr="004A06A6">
              <w:rPr>
                <w:color w:val="000000"/>
              </w:rPr>
              <w:t>TN</w:t>
            </w:r>
          </w:p>
        </w:tc>
      </w:tr>
      <w:tr w:rsidR="004A06A6" w:rsidRPr="004A06A6" w14:paraId="66F1C16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06D2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lastRenderedPageBreak/>
              <w:t>Bae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9164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KGCM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8DE8A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F4E1CD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438BE" w14:textId="50EDE7A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2C77365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5EB0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amH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65E7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AT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386F3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49CF23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41A72" w14:textId="524EBA2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4D6F3B">
              <w:rPr>
                <w:color w:val="000000"/>
              </w:rPr>
              <w:t>, TG</w:t>
            </w:r>
          </w:p>
        </w:tc>
      </w:tr>
      <w:tr w:rsidR="004A06A6" w:rsidRPr="004A06A6" w14:paraId="57D33F1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BB66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a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0E28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YR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065AF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089CD5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6F8C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A, TG</w:t>
            </w:r>
          </w:p>
        </w:tc>
      </w:tr>
      <w:tr w:rsidR="004A06A6" w:rsidRPr="004A06A6" w14:paraId="398FA0B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8354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an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0385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RGCY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F0648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5B309800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4196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D652B8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5891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bs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8ED7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GACN2/N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A5A87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46FA94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E30DC" w14:textId="15341127" w:rsidR="004A06A6" w:rsidRPr="004A06A6" w:rsidRDefault="00CA4BD1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D6F3B"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5360F66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2EDE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bv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E4C7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GCN8/N1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7D030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EBA974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B6B5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6DDDC0C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A213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bv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A0E1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C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BFFB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ECD19F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B064E" w14:textId="57D4EC39" w:rsidR="004A06A6" w:rsidRPr="004A06A6" w:rsidRDefault="00CA4BD1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6BBF0DF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9F92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7F2B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TCN4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6E3B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41BCFA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94AF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120AAC0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7F4A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e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28E5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GGCN12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BF60D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5C7B2504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7F18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D05DED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6617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69CD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10/N12CGA N6 TGCN12/N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B2F2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28BF51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5F64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0A20391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341F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iV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6627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ATCCN6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B6E5C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E0562B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8CF28" w14:textId="03C61B3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CA4BD1">
              <w:rPr>
                <w:color w:val="000000"/>
              </w:rPr>
              <w:t>, TG, TA</w:t>
            </w:r>
          </w:p>
        </w:tc>
      </w:tr>
      <w:tr w:rsidR="004A06A6" w:rsidRPr="004A06A6" w14:paraId="5E6475A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A7E5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c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ECEA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AT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A3209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AFE4F8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E8441" w14:textId="0F727621" w:rsidR="004A06A6" w:rsidRPr="004A06A6" w:rsidRDefault="00CA4BD1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0FA079A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2387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o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C50C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369D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431040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431A0" w14:textId="1691E923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CA4BD1">
              <w:rPr>
                <w:color w:val="000000"/>
              </w:rPr>
              <w:t>, TG</w:t>
            </w:r>
          </w:p>
        </w:tc>
      </w:tr>
      <w:tr w:rsidR="004A06A6" w:rsidRPr="004A06A6" w14:paraId="2E56C92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6D94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f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B213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5DDF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2DC16CB4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407A9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FE56BB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04A5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fu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FDB2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TGCN4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6EC7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C0B4D4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07CE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02EF646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2EAC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fu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4D7B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3522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D538C7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18DF3" w14:textId="3EECDEBA" w:rsidR="004A06A6" w:rsidRPr="004A06A6" w:rsidRDefault="00CA4BD1" w:rsidP="004A06A6">
            <w:pPr>
              <w:rPr>
                <w:color w:val="000000"/>
              </w:rPr>
            </w:pPr>
            <w:r>
              <w:rPr>
                <w:color w:val="000000"/>
              </w:rPr>
              <w:t>TC, TG</w:t>
            </w:r>
          </w:p>
        </w:tc>
      </w:tr>
      <w:tr w:rsidR="004A06A6" w:rsidRPr="004A06A6" w14:paraId="3F391B7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B244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g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A6F8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C N5 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4D147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5C0D5EB8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78F1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312CA7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F108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g1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9C74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AT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F16DC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C0CB98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583EC" w14:textId="66C30A8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7C08BC4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D962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l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7854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N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1E177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5B239428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79B2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DC5F08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AD85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mg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B3E0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76F13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57D389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1E40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1810BC7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A55E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m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F0C9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TGGGN5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2A5C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71E30F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82DC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1C41C66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A787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mt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C74A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3009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71A21A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AEA0C" w14:textId="0CF32A55" w:rsidR="004A06A6" w:rsidRPr="004A06A6" w:rsidRDefault="004D6F3B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1FDBE95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4EA3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p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AB59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GG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5721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A46CF7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12242" w14:textId="4AFED96E" w:rsidR="004A06A6" w:rsidRPr="004A06A6" w:rsidRDefault="00CA4BD1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70FECBE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44EC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pu10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F18C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N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5BCF7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1DAF3E8D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F737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EF680A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0D43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pu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A8C3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TGAGN1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1D70B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343C29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E30E5" w14:textId="525DAD12" w:rsidR="004A06A6" w:rsidRPr="004A06A6" w:rsidRDefault="00CA4BD1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4E7E75A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2811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F94A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63B63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7E0F65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75C58" w14:textId="30B26C21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CA4BD1">
              <w:rPr>
                <w:color w:val="000000"/>
              </w:rPr>
              <w:t>, TG</w:t>
            </w:r>
          </w:p>
        </w:tc>
      </w:tr>
      <w:tr w:rsidR="004A06A6" w:rsidRPr="004A06A6" w14:paraId="4849190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4982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D0B9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YACGTR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3A03C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31716F6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883E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7D7EE6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1C86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3083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 N4 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F012B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E3CAAA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AE4C9" w14:textId="201F8BF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CA4BD1">
              <w:rPr>
                <w:color w:val="000000"/>
              </w:rPr>
              <w:t>, TG</w:t>
            </w:r>
          </w:p>
        </w:tc>
      </w:tr>
      <w:tr w:rsidR="004A06A6" w:rsidRPr="004A06A6" w14:paraId="67F3F23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2ABB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H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3008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RCGY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6E0C6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13A079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0EDEA" w14:textId="124E24E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CA4BD1">
              <w:rPr>
                <w:color w:val="000000"/>
              </w:rPr>
              <w:t>, TG</w:t>
            </w:r>
          </w:p>
        </w:tc>
      </w:tr>
      <w:tr w:rsidR="004A06A6" w:rsidRPr="004A06A6" w14:paraId="73BEBE0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0EBE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J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692F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NN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03730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56120E38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855C2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1A72E7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D087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W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B2CE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WCCGGW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75CA3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2B9994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A1E4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68F165C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EE52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X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8B83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9/N12AC N5 CTCCN10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F1927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BD4AF7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CD202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6285C02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A4EF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e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46B7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GAGN10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B993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9E266F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404B7" w14:textId="2368C42C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5F97A93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9E37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eY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7849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6C8E9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90658A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2E4FD" w14:textId="33DC10A4" w:rsidR="004A06A6" w:rsidRPr="004A06A6" w:rsidRDefault="00CA4BD1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098FBDF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3344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9D32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GC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6319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989776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756F4" w14:textId="003399D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6CB55E6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8436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i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E1AD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RY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75BFA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5306B6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5F3C3" w14:textId="0FCB64F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32884B5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351B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iHK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37BA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WGCW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C88A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412F1E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68A6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730D5FE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F0BB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iW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2484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TA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B6D8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6750A6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C62F7" w14:textId="66D69834" w:rsidR="004A06A6" w:rsidRPr="004A06A6" w:rsidRDefault="00CA4BD1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5C0D223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4969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19A2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 N7 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2F98B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2DC389D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4C74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B9892E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67FC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lastRenderedPageBreak/>
              <w:t>Bs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FFEE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TGC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2E46C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721CA7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213A6" w14:textId="2259E6B7" w:rsidR="004A06A6" w:rsidRPr="004A06A6" w:rsidRDefault="00CA4BD1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, TT</w:t>
            </w:r>
          </w:p>
        </w:tc>
      </w:tr>
      <w:tr w:rsidR="004A06A6" w:rsidRPr="004A06A6" w14:paraId="48080B4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8B2B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m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BCCB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8C2C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485E8F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667C7" w14:textId="0F32D79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CA4BD1">
              <w:rPr>
                <w:color w:val="000000"/>
              </w:rPr>
              <w:t>, TG</w:t>
            </w:r>
          </w:p>
        </w:tc>
      </w:tr>
      <w:tr w:rsidR="004A06A6" w:rsidRPr="004A06A6" w14:paraId="7090A25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6197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m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B75D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4BF4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E3BD30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B7628" w14:textId="5F5931B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4B0F0F9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1AEB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m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86FB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GACN10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33D43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7C2159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260F9" w14:textId="1C2A1EA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CA4BD1">
              <w:rPr>
                <w:color w:val="000000"/>
              </w:rPr>
              <w:t>, TG</w:t>
            </w:r>
          </w:p>
        </w:tc>
      </w:tr>
      <w:tr w:rsidR="004A06A6" w:rsidRPr="004A06A6" w14:paraId="44E614A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6EE1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o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91CC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YCGR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20D7C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ADC05F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CDBB9" w14:textId="7C8658E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12AFBFC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26F2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sp12861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019D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DGCH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D318A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CF25772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181D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FAEEC6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CC32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C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7A02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CAGN10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81B7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39169A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F474C" w14:textId="4A4AD896" w:rsidR="004A06A6" w:rsidRPr="004A06A6" w:rsidRDefault="00CA4BD1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2239719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0E5D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D630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CG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E1202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B85D59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F7C8A" w14:textId="50941BFE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</w:t>
            </w:r>
            <w:r w:rsidR="00CA4BD1">
              <w:rPr>
                <w:color w:val="000000"/>
              </w:rPr>
              <w:t>A</w:t>
            </w:r>
          </w:p>
        </w:tc>
      </w:tr>
      <w:tr w:rsidR="004A06A6" w:rsidRPr="004A06A6" w14:paraId="69D544A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7247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FB49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CG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EDA6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D1D259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8D878" w14:textId="69368FE3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2D075FE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81C2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H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BE6D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AT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2CF0C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F7DC13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A7496" w14:textId="099B340A" w:rsidR="004A06A6" w:rsidRPr="004A06A6" w:rsidRDefault="00CA4BD1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270F263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710B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8F04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TGCN4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5DB2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21257CC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1943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7E98A95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9127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Q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587C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CTTCN1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72B32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600FCB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B2934" w14:textId="55AF5AC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</w:t>
            </w:r>
            <w:r w:rsidR="00CA4BD1">
              <w:rPr>
                <w:color w:val="000000"/>
              </w:rPr>
              <w:t xml:space="preserve"> TG,</w:t>
            </w:r>
            <w:r w:rsidRPr="004A06A6">
              <w:rPr>
                <w:color w:val="000000"/>
              </w:rPr>
              <w:t xml:space="preserve"> TT</w:t>
            </w:r>
          </w:p>
        </w:tc>
      </w:tr>
      <w:tr w:rsidR="004A06A6" w:rsidRPr="004A06A6" w14:paraId="6EFC2CB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5A60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F4D9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TGG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F39D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644A0314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515A6" w14:textId="7EEE8E00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364C219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B3C4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4F9D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C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26D5A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329D610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5D869" w14:textId="7DEE8A18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</w:p>
        </w:tc>
      </w:tr>
      <w:tr w:rsidR="004A06A6" w:rsidRPr="004A06A6" w14:paraId="22680A9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2835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56B6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A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57315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28ACB65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CB713" w14:textId="43222F6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T</w:t>
            </w:r>
          </w:p>
        </w:tc>
      </w:tr>
      <w:tr w:rsidR="004A06A6" w:rsidRPr="004A06A6" w14:paraId="5BE1971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B805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7BE5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CCGG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DA136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3DE88C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142EE" w14:textId="27CC809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</w:t>
            </w:r>
            <w:r w:rsidR="00CA4BD1">
              <w:rPr>
                <w:color w:val="000000"/>
              </w:rPr>
              <w:t>G</w:t>
            </w:r>
          </w:p>
        </w:tc>
      </w:tr>
      <w:tr w:rsidR="004A06A6" w:rsidRPr="004A06A6" w14:paraId="10B1871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E96F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G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339E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TA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06227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DF23DD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B72D7" w14:textId="5B3D361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A</w:t>
            </w:r>
          </w:p>
        </w:tc>
      </w:tr>
      <w:tr w:rsidR="004A06A6" w:rsidRPr="004A06A6" w14:paraId="61AA99E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9115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sH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3A299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A658A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CF63740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25D1A" w14:textId="1008E016" w:rsidR="004A06A6" w:rsidRPr="004A06A6" w:rsidRDefault="00CA4BD1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4AFB917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EABF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sS</w:t>
            </w:r>
            <w:r w:rsidRPr="004A06A6">
              <w:rPr>
                <w:color w:val="000000"/>
                <w:vertAlign w:val="subscript"/>
              </w:rPr>
              <w:t>a</w:t>
            </w:r>
            <w:r w:rsidRPr="004A06A6">
              <w:rPr>
                <w:color w:val="000000"/>
              </w:rPr>
              <w:t>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7673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G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0607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B41456B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0D65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41888B7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91FA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A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F5EA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 N5 T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FB7A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924C92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6787A" w14:textId="280FA4F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781E2C7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BB92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A613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CG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F3060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27FA6B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BC480" w14:textId="5D8D3C05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CA4BD1">
              <w:rPr>
                <w:color w:val="000000"/>
              </w:rPr>
              <w:t>, TT</w:t>
            </w:r>
          </w:p>
        </w:tc>
      </w:tr>
      <w:tr w:rsidR="004A06A6" w:rsidRPr="004A06A6" w14:paraId="45132AB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C42B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E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7778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NA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0B60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9050C4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4EDC9" w14:textId="0D13B03A" w:rsidR="004A06A6" w:rsidRPr="004A06A6" w:rsidRDefault="00CA4BD1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</w:t>
            </w:r>
            <w:r>
              <w:rPr>
                <w:color w:val="000000"/>
              </w:rPr>
              <w:t>N</w:t>
            </w:r>
          </w:p>
        </w:tc>
      </w:tr>
      <w:tr w:rsidR="004A06A6" w:rsidRPr="004A06A6" w14:paraId="67CDFCE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B4BB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5322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W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2E21B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679060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8A9FC" w14:textId="08772875" w:rsidR="004A06A6" w:rsidRPr="004A06A6" w:rsidRDefault="00CA4BD1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G</w:t>
            </w:r>
          </w:p>
        </w:tc>
      </w:tr>
      <w:tr w:rsidR="004A06A6" w:rsidRPr="004A06A6" w14:paraId="396BA86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C8B1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0519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6C0BB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47CAC96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5CAA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78672F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770E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X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3E5D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 N6 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5A70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F5662E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C44C2" w14:textId="088226F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08E6E98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6035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Y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B080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AT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F01AD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510389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7E487" w14:textId="540C58A0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10BC27B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AD69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stZI7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7F95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AT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529D8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4572EF87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BE063" w14:textId="66554BA7" w:rsidR="004A06A6" w:rsidRPr="004A06A6" w:rsidRDefault="004D6F3B" w:rsidP="004A06A6">
            <w:pPr>
              <w:rPr>
                <w:color w:val="000000"/>
              </w:rPr>
            </w:pPr>
            <w:r>
              <w:rPr>
                <w:color w:val="000000"/>
              </w:rPr>
              <w:t>TG, TA</w:t>
            </w:r>
          </w:p>
        </w:tc>
      </w:tr>
      <w:tr w:rsidR="004A06A6" w:rsidRPr="004A06A6" w14:paraId="57E964A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C1A4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su36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7FEB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N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46B4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7657696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33DDF" w14:textId="0BB93FF6" w:rsidR="004A06A6" w:rsidRPr="004A06A6" w:rsidRDefault="004D6F3B" w:rsidP="004A06A6">
            <w:pPr>
              <w:rPr>
                <w:color w:val="000000"/>
              </w:rPr>
            </w:pPr>
            <w:r>
              <w:rPr>
                <w:color w:val="000000"/>
              </w:rPr>
              <w:t>TC, TN</w:t>
            </w:r>
          </w:p>
        </w:tc>
      </w:tr>
      <w:tr w:rsidR="004A06A6" w:rsidRPr="004A06A6" w14:paraId="006FF96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685C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6DE7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RY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227EC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A12395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F7A34" w14:textId="50467579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29E8051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0B0F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gZ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138C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ATGN10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B780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5380FD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56607" w14:textId="662D8699" w:rsidR="004A06A6" w:rsidRPr="004A06A6" w:rsidRDefault="002016B0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0006E84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8286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s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4057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G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16EB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D61DBF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173DF" w14:textId="27310085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3F26CC1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9194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sIMUT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C52F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G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8042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9B53DD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3295F" w14:textId="3F6CFB07" w:rsidR="004A06A6" w:rsidRPr="004A06A6" w:rsidRDefault="002016B0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G</w:t>
            </w:r>
          </w:p>
        </w:tc>
      </w:tr>
      <w:tr w:rsidR="004A06A6" w:rsidRPr="004A06A6" w14:paraId="7077129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FAEF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s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8578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A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2C46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015DF5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5D55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50D417A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0575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8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25DA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NN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05F83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65CD7C5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E565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37EB82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C7B1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Cl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C2E1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CG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16D32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AF6D12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2DC00" w14:textId="0E2190A1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54D0ADF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A927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Csp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0EBB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10/N12CAAN5GTGGN12/N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EBBB2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DD35FB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B2D2B" w14:textId="1391DA5E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T</w:t>
            </w:r>
          </w:p>
        </w:tc>
      </w:tr>
      <w:tr w:rsidR="004A06A6" w:rsidRPr="004A06A6" w14:paraId="1338D14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F244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CviA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F136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73F7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AF9854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BBE1A" w14:textId="29CE8155" w:rsidR="004A06A6" w:rsidRPr="004A06A6" w:rsidRDefault="002016B0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G</w:t>
            </w:r>
          </w:p>
        </w:tc>
      </w:tr>
      <w:tr w:rsidR="004A06A6" w:rsidRPr="004A06A6" w14:paraId="448EB53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13E8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CviKI</w:t>
            </w:r>
            <w:proofErr w:type="spellEnd"/>
            <w:r w:rsidRPr="004A06A6">
              <w:rPr>
                <w:color w:val="000000"/>
              </w:rPr>
              <w:t>-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786B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73E78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3345955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4069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5B54B3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BB6D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CviQ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1E2C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56DC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01E1D081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88A7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B75CB0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2F56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lastRenderedPageBreak/>
              <w:t>Dd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DB01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N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907E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CF0B61C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7027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42EA50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B59F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p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6FA9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(N6</w:t>
            </w:r>
            <w:proofErr w:type="gramStart"/>
            <w:r w:rsidRPr="004A06A6">
              <w:rPr>
                <w:color w:val="000000"/>
              </w:rPr>
              <w:t>m)ATC</w:t>
            </w:r>
            <w:proofErr w:type="gramEnd"/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89D50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0780F2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B4123" w14:textId="44A587B5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</w:t>
            </w:r>
            <w:r w:rsidR="002016B0">
              <w:rPr>
                <w:color w:val="000000"/>
              </w:rPr>
              <w:t>G</w:t>
            </w:r>
          </w:p>
        </w:tc>
      </w:tr>
      <w:tr w:rsidR="004A06A6" w:rsidRPr="004A06A6" w14:paraId="796D370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CA25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pn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CC1A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EF8B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FA9644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87D57" w14:textId="50971B3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2016B0">
              <w:rPr>
                <w:color w:val="000000"/>
              </w:rPr>
              <w:t>, TG</w:t>
            </w:r>
          </w:p>
        </w:tc>
      </w:tr>
      <w:tr w:rsidR="004A06A6" w:rsidRPr="004A06A6" w14:paraId="553A2D4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4681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r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96FA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TA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D2FE9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4BE3DA2E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5FD0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7FEF26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898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raI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B481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 N3 G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9555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9CB2931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8270E" w14:textId="10149DF8" w:rsidR="004A06A6" w:rsidRPr="004A06A6" w:rsidRDefault="002016B0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44B7420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5C9E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r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FB28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 N6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1D34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C03B8B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12CFB" w14:textId="5E9A6C6D" w:rsidR="004A06A6" w:rsidRPr="004A06A6" w:rsidRDefault="002016B0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66DA129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C936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a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0C61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YGGCCR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C461C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E3A6D6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4AC7C" w14:textId="1C3F6A6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3984E71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853A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a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EAA0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GC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D9F65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898DF" w14:textId="77777777" w:rsidR="004A06A6" w:rsidRPr="004A06A6" w:rsidRDefault="004A06A6" w:rsidP="004A06A6">
            <w:r w:rsidRPr="004A06A6"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D58CF" w14:textId="14AC75DF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</w:p>
        </w:tc>
      </w:tr>
      <w:tr w:rsidR="004A06A6" w:rsidRPr="004A06A6" w14:paraId="4C0EC94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190A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a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64A5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CTTCN1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E4A30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900ECD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A4F3D" w14:textId="298DC5C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T</w:t>
            </w:r>
          </w:p>
        </w:tc>
      </w:tr>
      <w:tr w:rsidR="004A06A6" w:rsidRPr="004A06A6" w14:paraId="47A1D37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C74C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88A7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GAN11/N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4325F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251D4320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4E994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F3FE95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B650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Eco53k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EEE9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C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31FA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0751D729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7E7A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319D4E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83E8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co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354D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 N5 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9FAB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3EA3428D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CE495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3B8740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AC67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EcoO109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D986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GNC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B9B73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9077F4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B2507" w14:textId="3CF072F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</w:t>
            </w:r>
            <w:r w:rsidR="002016B0">
              <w:rPr>
                <w:color w:val="000000"/>
              </w:rPr>
              <w:t>C</w:t>
            </w:r>
          </w:p>
        </w:tc>
      </w:tr>
      <w:tr w:rsidR="004A06A6" w:rsidRPr="004A06A6" w14:paraId="36B3EBD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72AE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EcoP15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4850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GCAGN25/N2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12DF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63D72A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4A8FE" w14:textId="47AD8EF9" w:rsidR="004A06A6" w:rsidRPr="004A06A6" w:rsidRDefault="002016B0" w:rsidP="004A06A6">
            <w:pPr>
              <w:rPr>
                <w:color w:val="000000"/>
              </w:rPr>
            </w:pPr>
            <w:r>
              <w:rPr>
                <w:color w:val="000000"/>
              </w:rPr>
              <w:t>TC, TG</w:t>
            </w:r>
          </w:p>
        </w:tc>
      </w:tr>
      <w:tr w:rsidR="004A06A6" w:rsidRPr="004A06A6" w14:paraId="3A5F301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A9F1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coR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54FD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T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44D22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CFFF86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871B6" w14:textId="066136E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 xml:space="preserve">TC, </w:t>
            </w:r>
            <w:r w:rsidR="002016B0">
              <w:rPr>
                <w:color w:val="000000"/>
              </w:rPr>
              <w:t xml:space="preserve">TG, </w:t>
            </w:r>
            <w:r w:rsidRPr="004A06A6">
              <w:rPr>
                <w:color w:val="000000"/>
              </w:rPr>
              <w:t>TT</w:t>
            </w:r>
          </w:p>
        </w:tc>
      </w:tr>
      <w:tr w:rsidR="004A06A6" w:rsidRPr="004A06A6" w14:paraId="7FA252D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53F3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coRV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819A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CACF9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AA4CB1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FE3C8" w14:textId="400F46DB" w:rsidR="004A06A6" w:rsidRPr="004A06A6" w:rsidRDefault="002016B0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, TA</w:t>
            </w:r>
          </w:p>
        </w:tc>
      </w:tr>
      <w:tr w:rsidR="004A06A6" w:rsidRPr="004A06A6" w14:paraId="0121105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1AEA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at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5B90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6EC4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2193FB66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03F1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378FDF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C181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a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61A2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GCN4/N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72FA7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6C8BE485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AADC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88E40A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3A45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Fnu4H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3FBF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N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5F738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779D391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652A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72B67C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38BC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ok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733B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ATGN9/N1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7608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33ED03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7B30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6E609A6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960D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5C5C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CG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0D4FC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3AB786C9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AB28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53070B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0FAD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s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439F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CG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0781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C6D0A5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3682E" w14:textId="12B652F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258D4F1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2268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ae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CEC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CG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5D95A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5A60126F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003C4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F98713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F295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aeI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223E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9512E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9C24F4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29D4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07D64C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BAB9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g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26F3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GCN5/N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13CAA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AE11BA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DA91C" w14:textId="75373930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2016B0">
              <w:rPr>
                <w:color w:val="000000"/>
              </w:rPr>
              <w:t>, TG</w:t>
            </w:r>
          </w:p>
        </w:tc>
      </w:tr>
      <w:tr w:rsidR="004A06A6" w:rsidRPr="004A06A6" w14:paraId="703E285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0C6D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h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9130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CB79B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0ACA600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92F0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EDD7B0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F453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in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E0E5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YR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8F985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69B93BF4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DFB4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F1FE41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5AA2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indI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CF57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AGC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13CD4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3877B1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AE92A" w14:textId="43AD020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T, TN</w:t>
            </w:r>
          </w:p>
        </w:tc>
      </w:tr>
      <w:tr w:rsidR="004A06A6" w:rsidRPr="004A06A6" w14:paraId="7B0C101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E660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in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CF74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N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8403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DD4E98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0C96D" w14:textId="1EA9077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2016B0">
              <w:rPr>
                <w:color w:val="000000"/>
              </w:rPr>
              <w:t>, TG</w:t>
            </w:r>
          </w:p>
        </w:tc>
      </w:tr>
      <w:tr w:rsidR="004A06A6" w:rsidRPr="004A06A6" w14:paraId="7122D38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25D1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inP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9CBE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0AF50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3F29211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A4F59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15AEEA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91BA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p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7F35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TA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F70F3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27AD0F64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4457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44E59B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179F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pa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1E78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B1EBA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F267766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F55E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B668E2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4145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ph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E738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GAN8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2D4F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4F1CAB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BDD5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35F6F90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7145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99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4996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W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E2D62" w14:textId="77777777" w:rsidR="004A06A6" w:rsidRPr="004A06A6" w:rsidRDefault="004A06A6" w:rsidP="004A06A6">
            <w:pPr>
              <w:jc w:val="center"/>
            </w:pPr>
            <w:r w:rsidRPr="004A06A6">
              <w:t>0 to 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41FD315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1953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30C80F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BB63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166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B2D4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NN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5FFC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5C03159E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1267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9279D1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B408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188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7E7A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N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F566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D535C2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2313B" w14:textId="6EBD50AC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23F5BC9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17FF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188I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660E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NN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0264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D5A548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8AE5C" w14:textId="5636C01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7D659E8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FC28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pyAV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72D5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TCN6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3D43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DB26D26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212B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2DB580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F478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CH4I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8FA8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N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F4AF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104B6AE7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0E7D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50517B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E045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lastRenderedPageBreak/>
              <w:t>HpyCH4IV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8CBE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432E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4212EF7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3A74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62FFD2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AFDC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CH4V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592C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CC8F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825879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E7A20" w14:textId="3F80553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5E8EEEC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FD81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Kas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123F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ED855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E27E4" w14:textId="77777777" w:rsidR="004A06A6" w:rsidRPr="004A06A6" w:rsidRDefault="004A06A6" w:rsidP="004A06A6">
            <w:r w:rsidRPr="004A06A6"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D4F10" w14:textId="7066FBD3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317C628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A491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Kpn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1DAA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A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F265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E5DDAD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1A67B" w14:textId="6C221028" w:rsidR="004A06A6" w:rsidRPr="004A06A6" w:rsidRDefault="002016B0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0618D35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C7E1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b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EA57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EABA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28BC03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A6D1C" w14:textId="65C4323A" w:rsidR="004A06A6" w:rsidRPr="004A06A6" w:rsidRDefault="002016B0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7091C62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FA5E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bo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CD38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GAN8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BD3DC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24B80E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C8471" w14:textId="06B2233A" w:rsidR="004A06A6" w:rsidRPr="004A06A6" w:rsidRDefault="002016B0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114A7C6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CB87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f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D7A7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AT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0A4F0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2B446660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84CE2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742418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3507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lu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29EE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GC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7BED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30128A8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173BF" w14:textId="77B12873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N</w:t>
            </w:r>
          </w:p>
        </w:tc>
      </w:tr>
      <w:tr w:rsidR="004A06A6" w:rsidRPr="004A06A6" w14:paraId="47FD308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7A08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lu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6D48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A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5202E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C6EFCE"/>
            <w:noWrap/>
            <w:vAlign w:val="bottom"/>
            <w:hideMark/>
          </w:tcPr>
          <w:p w14:paraId="0A306153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2741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E7BEF6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BD40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ly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11B3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TCN5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D88D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3383A2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B1EDD" w14:textId="291E0893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2016B0">
              <w:rPr>
                <w:color w:val="000000"/>
              </w:rPr>
              <w:t>, TG</w:t>
            </w:r>
          </w:p>
        </w:tc>
      </w:tr>
      <w:tr w:rsidR="004A06A6" w:rsidRPr="004A06A6" w14:paraId="50BF1D0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D456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m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D20B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CRACN20/N1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DF111" w14:textId="77777777" w:rsidR="004A06A6" w:rsidRPr="004A06A6" w:rsidRDefault="004A06A6" w:rsidP="004A06A6">
            <w:pPr>
              <w:jc w:val="center"/>
            </w:pPr>
            <w:r w:rsidRPr="004A06A6">
              <w:t>2 to 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8F5DD1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E7804" w14:textId="4F475DFA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T</w:t>
            </w:r>
          </w:p>
        </w:tc>
      </w:tr>
      <w:tr w:rsidR="004A06A6" w:rsidRPr="004A06A6" w14:paraId="5BD4F72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A4F4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n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FD1D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CN7/N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24C20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39F166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A6E44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156C9C8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B565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s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BE4A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GC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0ACF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EC8842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1BE42" w14:textId="551A339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3A18A32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EBE5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9DA4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72C70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A5084FA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A3ED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2B1465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7F71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s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F2B1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Y N4 R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4BCE3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6BFF3EC2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780B4" w14:textId="688964FA" w:rsidR="004A06A6" w:rsidRPr="004A06A6" w:rsidRDefault="002016B0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427A158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4665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s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7500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510E1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74654B65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A62B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689C0D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85FB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w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CC57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 N7 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1870F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7B70FD5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73FD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77FF83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739B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a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D096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C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D8C0E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7B82C94D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1957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5294CC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2CEE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a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7EA6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848A2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7592C" w14:textId="77777777" w:rsidR="004A06A6" w:rsidRPr="004A06A6" w:rsidRDefault="004A06A6" w:rsidP="004A06A6">
            <w:r w:rsidRPr="004A06A6"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4E386" w14:textId="0F4460FB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50B34F4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3DBA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EF36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S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BBC4A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31383" w14:textId="77777777" w:rsidR="004A06A6" w:rsidRPr="004A06A6" w:rsidRDefault="004A06A6" w:rsidP="004A06A6">
            <w:r w:rsidRPr="004A06A6"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05E02" w14:textId="64F8BC0A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</w:p>
        </w:tc>
      </w:tr>
      <w:tr w:rsidR="004A06A6" w:rsidRPr="004A06A6" w14:paraId="5DCB57F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4A3B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co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89BC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D49B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7C2715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3BBE0" w14:textId="3E9A343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A</w:t>
            </w:r>
          </w:p>
        </w:tc>
      </w:tr>
      <w:tr w:rsidR="004A06A6" w:rsidRPr="004A06A6" w14:paraId="542002F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A858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d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1945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T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49098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82BD98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506BA" w14:textId="5EDA63DA" w:rsidR="004A06A6" w:rsidRPr="004A06A6" w:rsidRDefault="002016B0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, TA</w:t>
            </w:r>
          </w:p>
        </w:tc>
      </w:tr>
      <w:tr w:rsidR="004A06A6" w:rsidRPr="004A06A6" w14:paraId="25A37A8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F493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goMIV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8FB1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C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51358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2553F215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AE4A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226212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0FB1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he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D7DF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65A0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40997F16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D4B14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BF7259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365D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laI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675D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3B4A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006A564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3B9A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83032C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9385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laIV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252F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NN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4C763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2B71E0A8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44FA4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796726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8BAD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meAIII</w:t>
            </w:r>
            <w:proofErr w:type="spellEnd"/>
            <w:r w:rsidRPr="004A06A6">
              <w:rPr>
                <w:color w:val="000000"/>
              </w:rPr>
              <w:t xml:space="preserve"> 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5571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CGAGN20/N1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B375E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F77F08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37404" w14:textId="5E6F618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2016B0">
              <w:rPr>
                <w:color w:val="000000"/>
              </w:rPr>
              <w:t>, TG</w:t>
            </w:r>
          </w:p>
        </w:tc>
      </w:tr>
      <w:tr w:rsidR="004A06A6" w:rsidRPr="004A06A6" w14:paraId="59D6C2C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0A98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ot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5338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GC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7A461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02E9F642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8ED5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440648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B53C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ru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9494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GC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C7EF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57055C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6762D" w14:textId="0D793EB2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5787289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C7FA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s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92A5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GC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B1AC3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A3E70C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83B49" w14:textId="03B225C5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</w:t>
            </w:r>
            <w:r w:rsidR="005E520B">
              <w:rPr>
                <w:color w:val="000000"/>
              </w:rPr>
              <w:t>A</w:t>
            </w:r>
          </w:p>
        </w:tc>
      </w:tr>
      <w:tr w:rsidR="004A06A6" w:rsidRPr="004A06A6" w14:paraId="72D8F9B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C6D0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s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0DA9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CATG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F0D0D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A94941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25DE6" w14:textId="2F4F9245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68DC178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11EC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a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57EF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AATT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5CEE9" w14:textId="77777777" w:rsidR="004A06A6" w:rsidRPr="004A06A6" w:rsidRDefault="004A06A6" w:rsidP="004A06A6">
            <w:pPr>
              <w:jc w:val="center"/>
            </w:pPr>
            <w:r w:rsidRPr="004A06A6">
              <w:t>8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6EF850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03DB4" w14:textId="3615695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T, TA</w:t>
            </w:r>
          </w:p>
        </w:tc>
      </w:tr>
      <w:tr w:rsidR="004A06A6" w:rsidRPr="004A06A6" w14:paraId="7ECD152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E861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PaeR7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B964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CG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0B47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B47826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1C4F0" w14:textId="66D8979A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379F6EA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0B36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F98F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AT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B0834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E7684A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B4192" w14:textId="0B638CE0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319EEC6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4FD1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fl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E684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 N3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3F8B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969347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D69C2" w14:textId="1C18774B" w:rsidR="004A06A6" w:rsidRPr="004A06A6" w:rsidRDefault="005E520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468C7D0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F01D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fl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7065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 N5 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C663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A0A47E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5A01F" w14:textId="54E3611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6F742B8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494F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l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3760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TCN4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41AD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586E00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D6DA6" w14:textId="6708A2E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5CF76B6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5E88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luT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66CC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7805B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40523" w14:textId="77777777" w:rsidR="004A06A6" w:rsidRPr="004A06A6" w:rsidRDefault="004A06A6" w:rsidP="004A06A6">
            <w:r w:rsidRPr="004A06A6"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60700" w14:textId="42B655AF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  <w:r w:rsidR="004A06A6" w:rsidRPr="004A06A6">
              <w:rPr>
                <w:color w:val="000000"/>
              </w:rPr>
              <w:t> </w:t>
            </w:r>
          </w:p>
        </w:tc>
      </w:tr>
      <w:tr w:rsidR="004A06A6" w:rsidRPr="004A06A6" w14:paraId="48BF9ED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152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m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2DB0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TTAA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ABDA5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58A2BB3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B33D1" w14:textId="04865F71" w:rsidR="004A06A6" w:rsidRPr="004A06A6" w:rsidRDefault="005E520B" w:rsidP="004A06A6">
            <w:pPr>
              <w:rPr>
                <w:color w:val="000000"/>
              </w:rPr>
            </w:pPr>
            <w:r>
              <w:rPr>
                <w:color w:val="000000"/>
              </w:rPr>
              <w:t>TG, TA, TT</w:t>
            </w:r>
          </w:p>
        </w:tc>
      </w:tr>
      <w:tr w:rsidR="004A06A6" w:rsidRPr="004A06A6" w14:paraId="375B648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D3D4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lastRenderedPageBreak/>
              <w:t>Pm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495D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G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5839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D25346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9493B" w14:textId="440DA7CF" w:rsidR="004A06A6" w:rsidRPr="004A06A6" w:rsidRDefault="005E520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4F35547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B7D4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pu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30E6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GWC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B4814" w14:textId="77777777" w:rsidR="004A06A6" w:rsidRPr="004A06A6" w:rsidRDefault="004A06A6" w:rsidP="004A06A6">
            <w:pPr>
              <w:jc w:val="center"/>
            </w:pPr>
            <w:r w:rsidRPr="004A06A6">
              <w:t>1 to 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A08DA8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3DD15" w14:textId="6433844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663B948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5E09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h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5399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 N3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F866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6A835BB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1FD34" w14:textId="2FC32C75" w:rsidR="004A06A6" w:rsidRPr="004A06A6" w:rsidRDefault="005E520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71531D8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EA4D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687C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AT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29AB5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505CFF3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7479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E1DCAF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1FAC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p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D5EB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W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7201E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427FAF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47875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7CA5993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1255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pO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3A91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GC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9DF2C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50736756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02B9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C961BF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3F74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pX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3057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VCTCGAGB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64F06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2A25F0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3DB04" w14:textId="6A787A5E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76E72C5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CBCB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t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0590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GC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3286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0B18AE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A7C17" w14:textId="32B4028B" w:rsidR="004A06A6" w:rsidRPr="004A06A6" w:rsidRDefault="005E520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2E43022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DB37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vu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BBC2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AT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E9DD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FA9B08B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6BF3B" w14:textId="0C5D4AA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0426117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5F2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vu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10C4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GC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17FE7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9F46EB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7A232" w14:textId="53770963" w:rsidR="004A06A6" w:rsidRPr="004A06A6" w:rsidRDefault="005E520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3988D74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99A2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Rs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C081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0059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7D946A5E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18E9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0F46E7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6B79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Rsr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F34E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GWC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CD869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356F5D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2B7D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1AE8189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DBC6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ac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0B6D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C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45690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3F19AC14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B45F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0A30B2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4C02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a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CB42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C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8B634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2C7E6" w14:textId="77777777" w:rsidR="004A06A6" w:rsidRPr="004A06A6" w:rsidRDefault="004A06A6" w:rsidP="004A06A6">
            <w:r w:rsidRPr="004A06A6"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BA8AE" w14:textId="32F4C899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</w:p>
        </w:tc>
      </w:tr>
      <w:tr w:rsidR="004A06A6" w:rsidRPr="004A06A6" w14:paraId="744E79E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FBF6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al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E529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CG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26C7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007679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D262E" w14:textId="00C94D78" w:rsidR="004A06A6" w:rsidRPr="004A06A6" w:rsidRDefault="005E520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1EDDD9D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71CB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a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62A5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CTTCN1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347D7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337C83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91E57" w14:textId="3B3ACF3A" w:rsidR="004A06A6" w:rsidRPr="004A06A6" w:rsidRDefault="005E520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4C68148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9FFC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Sau3A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6D28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87A2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D544CC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2DAFD" w14:textId="26F9B464" w:rsidR="004A06A6" w:rsidRPr="004A06A6" w:rsidRDefault="005E520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71830D4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9036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Sau96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5016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N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49F78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7E69583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2910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6BF1F7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1B5D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bf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A9B0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GC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9464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0FA3EF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DE7B7" w14:textId="7C7755A1" w:rsidR="004A06A6" w:rsidRPr="004A06A6" w:rsidRDefault="005E520B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G</w:t>
            </w:r>
          </w:p>
        </w:tc>
      </w:tr>
      <w:tr w:rsidR="004A06A6" w:rsidRPr="004A06A6" w14:paraId="76E0D47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7C73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ca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35E4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TA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4B1F3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8FB56D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EA22F" w14:textId="35F35AE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A, TN</w:t>
            </w:r>
          </w:p>
        </w:tc>
      </w:tr>
      <w:tr w:rsidR="004A06A6" w:rsidRPr="004A06A6" w14:paraId="0F0FA85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4C36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cr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A554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N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5C04F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2E5F6FCA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0711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15E013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91C4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ex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E4BA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WG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9DFB3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F77A42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23D80" w14:textId="7E04A01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256488C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23B4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fa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9F76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TCN5/N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4139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4D1B8F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0CAE4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53910B0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F651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f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65C2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RY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934FB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DF2569B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12E7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03966E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136C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f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E65D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C N5 G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53614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9BC2E6"/>
            <w:noWrap/>
            <w:vAlign w:val="bottom"/>
            <w:hideMark/>
          </w:tcPr>
          <w:p w14:paraId="26C882CC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E846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6BE197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CF0C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f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EB63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27D8E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AD7955E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9F664" w14:textId="2BF20443" w:rsidR="004A06A6" w:rsidRPr="004A06A6" w:rsidRDefault="00F11DDF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5444D97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4D55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gr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9008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RCCGGY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75041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3CEB37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6CA1F" w14:textId="7F8B694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00FBE43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7414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m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14B7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G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7FC80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1F4E9B29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3338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88015C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F9BC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m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6F94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YR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70180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A514F0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0F2D1" w14:textId="0E99D124" w:rsidR="004A06A6" w:rsidRPr="004A06A6" w:rsidRDefault="00F11DDF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30D8686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FD1E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na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357C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ACGT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AC86D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427EFB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40B74" w14:textId="0762E32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A</w:t>
            </w:r>
          </w:p>
        </w:tc>
      </w:tr>
      <w:tr w:rsidR="004A06A6" w:rsidRPr="004A06A6" w14:paraId="6CC8DB4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9728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pe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CB48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TA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7BF45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1981946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81C0D" w14:textId="2B5A1E8A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A, TN</w:t>
            </w:r>
          </w:p>
        </w:tc>
      </w:tr>
      <w:tr w:rsidR="004A06A6" w:rsidRPr="004A06A6" w14:paraId="73BA638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0908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ph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64AC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T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EF71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50984D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93BDE" w14:textId="5B33047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79CEC1B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90E8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r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E4A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CCG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8F53C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2D64D1E5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5028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B846FD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99C8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sp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709B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ATA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C7212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12A0E60C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6151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CC4DF8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4874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t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7147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GC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84F3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273460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31120" w14:textId="46485BD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N</w:t>
            </w:r>
          </w:p>
        </w:tc>
      </w:tr>
      <w:tr w:rsidR="004A06A6" w:rsidRPr="004A06A6" w14:paraId="39FCC09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F1A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ty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4A04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WW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5D33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164650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5AAF9" w14:textId="586CD22A" w:rsidR="004A06A6" w:rsidRPr="004A06A6" w:rsidRDefault="00F11DDF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63A0FE9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6282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StyD4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0187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N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7906D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69CA7D2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F17C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FEB02A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4E9D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w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C7D6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TTAA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4BD00" w14:textId="77777777" w:rsidR="004A06A6" w:rsidRPr="004A06A6" w:rsidRDefault="004A06A6" w:rsidP="004A06A6">
            <w:pPr>
              <w:jc w:val="center"/>
            </w:pPr>
            <w:r w:rsidRPr="004A06A6">
              <w:t>8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03539354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7A754" w14:textId="3133B49A" w:rsidR="004A06A6" w:rsidRPr="004A06A6" w:rsidRDefault="00F11DDF" w:rsidP="004A06A6">
            <w:pPr>
              <w:rPr>
                <w:color w:val="000000"/>
              </w:rPr>
            </w:pPr>
            <w:r>
              <w:rPr>
                <w:color w:val="000000"/>
              </w:rPr>
              <w:t>TA, TT</w:t>
            </w:r>
          </w:p>
        </w:tc>
      </w:tr>
      <w:tr w:rsidR="004A06A6" w:rsidRPr="004A06A6" w14:paraId="442C2D7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0C56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Taq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22EB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675E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155CF78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5236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87F4BE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807A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lastRenderedPageBreak/>
              <w:t>Tf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AE6C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W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3B729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72765E1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442B1" w14:textId="35C5FEA0" w:rsidR="004A06A6" w:rsidRPr="004A06A6" w:rsidRDefault="00DE107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54D0584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FC15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T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84FE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W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E97C6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8B189FB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7302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1613A0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7C0D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sp45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E97A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S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DCD4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5D19A357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C2C6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A3A7BA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CC02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Tsp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4009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G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68C34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69ED4BFA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8B2A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41E642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7488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Tsp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5609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NCAS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777F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EB9C"/>
            <w:noWrap/>
            <w:vAlign w:val="bottom"/>
            <w:hideMark/>
          </w:tcPr>
          <w:p w14:paraId="68B31DEB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FA79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544671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489B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h11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382F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NNN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385D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FC2294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5532B" w14:textId="7FCE5782" w:rsidR="004A06A6" w:rsidRPr="004A06A6" w:rsidRDefault="00DE107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677DFE4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2FE3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b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EAA2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TA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20916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51835AF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4DA78" w14:textId="6880D63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A</w:t>
            </w:r>
            <w:r w:rsidR="00DE107B">
              <w:rPr>
                <w:color w:val="000000"/>
              </w:rPr>
              <w:t>, TT</w:t>
            </w:r>
          </w:p>
        </w:tc>
      </w:tr>
      <w:tr w:rsidR="004A06A6" w:rsidRPr="004A06A6" w14:paraId="55F35F3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14EC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c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7DF5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 N9 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0E00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7EF664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4782D" w14:textId="6EEF1EEB" w:rsidR="004A06A6" w:rsidRPr="004A06A6" w:rsidRDefault="00DE107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2E95C0F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9A1F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h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775C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CG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DD5E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0824599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C9DFC" w14:textId="1660A390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63A2B48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967E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m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2DE8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G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FDF4C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vAlign w:val="bottom"/>
            <w:hideMark/>
          </w:tcPr>
          <w:p w14:paraId="5BF642EB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2292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33EF41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5AC8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m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8F4C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 N4 T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2B362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38A8889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C3E4E" w14:textId="7F2AFBCB" w:rsidR="004A06A6" w:rsidRPr="004A06A6" w:rsidRDefault="00DE107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269FE0F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6708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Zr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75C3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94F7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EDEDED" w:fill="FFC7CE"/>
            <w:noWrap/>
            <w:vAlign w:val="bottom"/>
            <w:hideMark/>
          </w:tcPr>
          <w:p w14:paraId="48499B5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9F52F" w14:textId="6FE7E360" w:rsidR="004A06A6" w:rsidRPr="004A06A6" w:rsidRDefault="00DE107B" w:rsidP="004A06A6">
            <w:pPr>
              <w:rPr>
                <w:color w:val="000000"/>
              </w:rPr>
            </w:pPr>
            <w:r w:rsidRPr="009B067E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</w:tbl>
    <w:p w14:paraId="23CB9B47" w14:textId="77777777" w:rsidR="00857F09" w:rsidRDefault="00857F09" w:rsidP="00731099">
      <w:pPr>
        <w:spacing w:line="360" w:lineRule="auto"/>
        <w:rPr>
          <w:rFonts w:ascii="Times" w:hAnsi="Times"/>
        </w:rPr>
      </w:pPr>
    </w:p>
    <w:p w14:paraId="4709E12D" w14:textId="7804257C" w:rsidR="00857F09" w:rsidRDefault="004A06A6" w:rsidP="00731099">
      <w:pPr>
        <w:spacing w:line="360" w:lineRule="auto"/>
        <w:rPr>
          <w:rFonts w:ascii="Times" w:hAnsi="Times"/>
        </w:rPr>
      </w:pPr>
      <w:r w:rsidRPr="004A06A6">
        <w:rPr>
          <w:rFonts w:ascii="Times" w:hAnsi="Times"/>
          <w:b/>
        </w:rPr>
        <w:t>Supplementary Table 3.</w:t>
      </w:r>
      <w:r>
        <w:rPr>
          <w:rFonts w:ascii="Times" w:hAnsi="Times"/>
        </w:rPr>
        <w:t xml:space="preserve"> Type II restriction of </w:t>
      </w:r>
      <w:r w:rsidR="00F52CAC">
        <w:rPr>
          <w:rFonts w:ascii="Times" w:hAnsi="Times"/>
        </w:rPr>
        <w:t>phi</w:t>
      </w:r>
      <w:r w:rsidR="00EA5A42">
        <w:rPr>
          <w:rFonts w:ascii="Times" w:hAnsi="Times"/>
        </w:rPr>
        <w:t xml:space="preserve"> </w:t>
      </w:r>
      <w:r w:rsidR="00F52CAC">
        <w:rPr>
          <w:rFonts w:ascii="Times" w:hAnsi="Times"/>
        </w:rPr>
        <w:t>W-14</w:t>
      </w:r>
      <w:r>
        <w:rPr>
          <w:rFonts w:ascii="Times" w:hAnsi="Times"/>
        </w:rPr>
        <w:t xml:space="preserve"> genomic DNA.</w:t>
      </w:r>
      <w:r w:rsidR="00364313">
        <w:rPr>
          <w:rFonts w:ascii="Times" w:hAnsi="Times"/>
        </w:rPr>
        <w:t xml:space="preserve"> </w:t>
      </w:r>
      <w:r w:rsidR="00F52CAC">
        <w:rPr>
          <w:rFonts w:ascii="Times" w:hAnsi="Times"/>
        </w:rPr>
        <w:t>Phi</w:t>
      </w:r>
      <w:r w:rsidR="00EA5A42">
        <w:rPr>
          <w:rFonts w:ascii="Times" w:hAnsi="Times"/>
        </w:rPr>
        <w:t xml:space="preserve"> </w:t>
      </w:r>
      <w:r w:rsidR="00F52CAC">
        <w:rPr>
          <w:rFonts w:ascii="Times" w:hAnsi="Times"/>
        </w:rPr>
        <w:t>W-14</w:t>
      </w:r>
      <w:r w:rsidR="00364313">
        <w:rPr>
          <w:rFonts w:ascii="Times" w:hAnsi="Times"/>
        </w:rPr>
        <w:t xml:space="preserve"> gDNA is resistant to 68.8% of Type II restrictions</w:t>
      </w:r>
      <w:r w:rsidR="00DD262D">
        <w:rPr>
          <w:rFonts w:ascii="Times" w:hAnsi="Times"/>
        </w:rPr>
        <w:t xml:space="preserve"> tested here</w:t>
      </w:r>
      <w:r w:rsidR="00364313">
        <w:rPr>
          <w:rFonts w:ascii="Times" w:hAnsi="Times"/>
        </w:rPr>
        <w:t>.</w:t>
      </w:r>
      <w:r w:rsidR="00105FF4">
        <w:rPr>
          <w:rFonts w:ascii="Times" w:hAnsi="Times"/>
        </w:rPr>
        <w:t xml:space="preserve"> </w:t>
      </w:r>
      <w:r w:rsidR="00105FF4">
        <w:rPr>
          <w:rFonts w:ascii="Times" w:hAnsi="Times" w:cs="Arial"/>
          <w:color w:val="000000"/>
          <w:shd w:val="clear" w:color="auto" w:fill="FFFFFF"/>
        </w:rPr>
        <w:t>R=A or G, Y=C or T, M=A or C, K=G or T, S=C or G, W=A or T, N=A, C, G, or T.</w:t>
      </w:r>
    </w:p>
    <w:tbl>
      <w:tblPr>
        <w:tblW w:w="9380" w:type="dxa"/>
        <w:tblLook w:val="04A0" w:firstRow="1" w:lastRow="0" w:firstColumn="1" w:lastColumn="0" w:noHBand="0" w:noVBand="1"/>
      </w:tblPr>
      <w:tblGrid>
        <w:gridCol w:w="1336"/>
        <w:gridCol w:w="3700"/>
        <w:gridCol w:w="863"/>
        <w:gridCol w:w="1443"/>
        <w:gridCol w:w="2038"/>
      </w:tblGrid>
      <w:tr w:rsidR="004A06A6" w:rsidRPr="004A06A6" w14:paraId="000B6E8E" w14:textId="77777777" w:rsidTr="004A06A6">
        <w:trPr>
          <w:trHeight w:val="32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BE99AD" w14:textId="77777777" w:rsidR="004A06A6" w:rsidRPr="004A06A6" w:rsidRDefault="004A06A6" w:rsidP="004A06A6">
            <w:pPr>
              <w:jc w:val="center"/>
              <w:rPr>
                <w:b/>
                <w:bCs/>
                <w:color w:val="000000"/>
              </w:rPr>
            </w:pPr>
            <w:proofErr w:type="spellStart"/>
            <w:r w:rsidRPr="004A06A6">
              <w:rPr>
                <w:b/>
                <w:bCs/>
                <w:color w:val="000000"/>
              </w:rPr>
              <w:t>REase</w:t>
            </w:r>
            <w:proofErr w:type="spellEnd"/>
            <w:r w:rsidRPr="004A06A6">
              <w:rPr>
                <w:b/>
                <w:bCs/>
                <w:color w:val="000000"/>
              </w:rPr>
              <w:t xml:space="preserve"> </w:t>
            </w:r>
          </w:p>
        </w:tc>
        <w:tc>
          <w:tcPr>
            <w:tcW w:w="37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1A4EBA" w14:textId="37AA8A67" w:rsidR="004A06A6" w:rsidRPr="004A06A6" w:rsidRDefault="004A06A6" w:rsidP="004A06A6">
            <w:pPr>
              <w:jc w:val="center"/>
              <w:rPr>
                <w:b/>
                <w:bCs/>
                <w:color w:val="000000"/>
              </w:rPr>
            </w:pPr>
            <w:r w:rsidRPr="004A06A6">
              <w:rPr>
                <w:b/>
                <w:bCs/>
                <w:color w:val="000000"/>
              </w:rPr>
              <w:t>Recognition S</w:t>
            </w:r>
            <w:r w:rsidR="004B09E4">
              <w:rPr>
                <w:b/>
                <w:bCs/>
                <w:color w:val="000000"/>
              </w:rPr>
              <w:t>equence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4AF6FC" w14:textId="77777777" w:rsidR="004A06A6" w:rsidRPr="004A06A6" w:rsidRDefault="004A06A6" w:rsidP="004A06A6">
            <w:pPr>
              <w:jc w:val="center"/>
              <w:rPr>
                <w:b/>
                <w:bCs/>
              </w:rPr>
            </w:pPr>
            <w:r w:rsidRPr="004A06A6">
              <w:rPr>
                <w:b/>
                <w:bCs/>
              </w:rPr>
              <w:t># of T's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F1EAFA" w14:textId="77777777" w:rsidR="004A06A6" w:rsidRPr="004A06A6" w:rsidRDefault="004A06A6" w:rsidP="004A06A6">
            <w:pPr>
              <w:jc w:val="center"/>
              <w:rPr>
                <w:b/>
                <w:bCs/>
                <w:color w:val="000000"/>
              </w:rPr>
            </w:pPr>
            <w:r w:rsidRPr="004A06A6">
              <w:rPr>
                <w:b/>
                <w:bCs/>
                <w:color w:val="000000"/>
              </w:rPr>
              <w:t>Cut Status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D052F6" w14:textId="77777777" w:rsidR="004A06A6" w:rsidRPr="004A06A6" w:rsidRDefault="004A06A6" w:rsidP="004A06A6">
            <w:pPr>
              <w:jc w:val="center"/>
              <w:rPr>
                <w:b/>
                <w:bCs/>
                <w:color w:val="000000"/>
              </w:rPr>
            </w:pPr>
            <w:r w:rsidRPr="004A06A6">
              <w:rPr>
                <w:b/>
                <w:bCs/>
                <w:color w:val="000000"/>
              </w:rPr>
              <w:t>TN Dinucleotides</w:t>
            </w:r>
          </w:p>
        </w:tc>
      </w:tr>
      <w:tr w:rsidR="004A06A6" w:rsidRPr="004A06A6" w14:paraId="0388D4D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9CE02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at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4F21B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CD34C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136ECB8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83B378" w14:textId="2D7D550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625312">
              <w:rPr>
                <w:color w:val="000000"/>
              </w:rPr>
              <w:t>, TG</w:t>
            </w:r>
          </w:p>
        </w:tc>
      </w:tr>
      <w:tr w:rsidR="004A06A6" w:rsidRPr="004A06A6" w14:paraId="21C5EF7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5B0D0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c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10CC1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MK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719D49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23ABF60D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0B2638" w14:textId="79B09F5A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C, TG, TA</w:t>
            </w:r>
          </w:p>
        </w:tc>
      </w:tr>
      <w:tr w:rsidR="004A06A6" w:rsidRPr="004A06A6" w14:paraId="066FEDC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814A4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65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0B64A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A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2132D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7CA8F3B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9BA759" w14:textId="2EB9AB2C" w:rsidR="004A06A6" w:rsidRPr="004A06A6" w:rsidRDefault="00625312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212F98D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00D8A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84932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0EFFA3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6D71E555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77D4E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D40FA1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06E0F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c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F16FC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ACG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59C510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67E9D140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0D674F" w14:textId="547ED799" w:rsidR="004A06A6" w:rsidRPr="004A06A6" w:rsidRDefault="00FC20A7" w:rsidP="004A06A6">
            <w:pPr>
              <w:rPr>
                <w:color w:val="000000"/>
              </w:rPr>
            </w:pPr>
            <w:r>
              <w:rPr>
                <w:color w:val="000000"/>
              </w:rPr>
              <w:t>TA, TT</w:t>
            </w:r>
          </w:p>
        </w:tc>
      </w:tr>
      <w:tr w:rsidR="004A06A6" w:rsidRPr="004A06A6" w14:paraId="1966640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C8487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c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192F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GA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C0DAF0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E9BF9A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C5A561" w14:textId="3991B442" w:rsidR="004A06A6" w:rsidRPr="004A06A6" w:rsidRDefault="00FC20A7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51C95F2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18996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f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C16F4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CG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D73B2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7906309E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842697" w14:textId="3CEBA608" w:rsidR="004A06A6" w:rsidRPr="004A06A6" w:rsidRDefault="00FC20A7" w:rsidP="004A06A6">
            <w:pPr>
              <w:rPr>
                <w:color w:val="000000"/>
              </w:rPr>
            </w:pPr>
            <w:r>
              <w:rPr>
                <w:color w:val="000000"/>
              </w:rPr>
              <w:t>TN</w:t>
            </w:r>
          </w:p>
        </w:tc>
      </w:tr>
      <w:tr w:rsidR="004A06A6" w:rsidRPr="004A06A6" w14:paraId="54BD32D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54FF9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f1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DF01B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TA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511DCC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bottom"/>
            <w:hideMark/>
          </w:tcPr>
          <w:p w14:paraId="48F0F8EB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8A391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CF86C9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55771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f1I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C6A4A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RY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A70804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73EB2C2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0A0F44" w14:textId="2F8D8CD1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</w:t>
            </w:r>
            <w:r w:rsidR="00FC20A7">
              <w:rPr>
                <w:color w:val="000000"/>
              </w:rPr>
              <w:t>G, TN</w:t>
            </w:r>
          </w:p>
        </w:tc>
      </w:tr>
      <w:tr w:rsidR="004A06A6" w:rsidRPr="004A06A6" w14:paraId="5AFD97E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6B6C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ge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2A42B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G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4E797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69798C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CD31D6" w14:textId="218E5B03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N</w:t>
            </w:r>
          </w:p>
        </w:tc>
      </w:tr>
      <w:tr w:rsidR="004A06A6" w:rsidRPr="004A06A6" w14:paraId="2CC592F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B9B63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h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8F2DF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 N5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E4725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72026FBB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853EC2" w14:textId="62A037B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FC20A7">
              <w:rPr>
                <w:color w:val="000000"/>
              </w:rPr>
              <w:t>, TG</w:t>
            </w:r>
          </w:p>
        </w:tc>
      </w:tr>
      <w:tr w:rsidR="004A06A6" w:rsidRPr="004A06A6" w14:paraId="076945A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A4A6B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l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9C73C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 N4 G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135797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731406B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523933" w14:textId="44C9E718" w:rsidR="004A06A6" w:rsidRPr="004A06A6" w:rsidRDefault="00FC20A7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49BEE25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A1CF4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l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99350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931DF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3CF23659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1BBA1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D6EA3A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FD0EB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lw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AAC1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ATCN4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19DDB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C5C18D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30C127" w14:textId="4BBFECA1" w:rsidR="004A06A6" w:rsidRPr="004A06A6" w:rsidRDefault="00FC20A7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67F2460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87FC4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lw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E610C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G N3 C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1D713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608E02A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09BF07" w14:textId="3565111C" w:rsidR="004A06A6" w:rsidRPr="004A06A6" w:rsidRDefault="00FC20A7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43600BD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74AC1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p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FAE7B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GC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992164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5BA2CA1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3019F2" w14:textId="3123166D" w:rsidR="004A06A6" w:rsidRPr="004A06A6" w:rsidRDefault="00FC20A7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0CA84A9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B40AE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pa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13362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GC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116823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6D4C4C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8D093E" w14:textId="243FA6FB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6B27CCB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417B9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peK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2FEED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W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EA2F15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261CFA0B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B1416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BE1FEB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E635D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p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AC688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AATT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32BA6A" w14:textId="77777777" w:rsidR="004A06A6" w:rsidRPr="004A06A6" w:rsidRDefault="004A06A6" w:rsidP="004A06A6">
            <w:pPr>
              <w:jc w:val="center"/>
            </w:pPr>
            <w:r w:rsidRPr="004A06A6">
              <w:t>4 to 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5C265743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EE8E9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1FDCBB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F6937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84315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TA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65D323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1061BB3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57C3C3" w14:textId="1727076C" w:rsidR="004A06A6" w:rsidRPr="004A06A6" w:rsidRDefault="00FC20A7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A, TT, </w:t>
            </w:r>
            <w:r w:rsidR="004A06A6" w:rsidRPr="004A06A6">
              <w:rPr>
                <w:color w:val="000000"/>
              </w:rPr>
              <w:t>TN</w:t>
            </w:r>
          </w:p>
        </w:tc>
      </w:tr>
      <w:tr w:rsidR="004A06A6" w:rsidRPr="004A06A6" w14:paraId="7A75FC9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7CBD9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lastRenderedPageBreak/>
              <w:t>Av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83083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YCGR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DF6AE5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7B149427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84888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2C3809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68992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va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C94FA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W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01A09F" w14:textId="77777777" w:rsidR="004A06A6" w:rsidRPr="004A06A6" w:rsidRDefault="004A06A6" w:rsidP="004A06A6">
            <w:pPr>
              <w:jc w:val="center"/>
            </w:pPr>
            <w:r w:rsidRPr="004A06A6">
              <w:t>0 to 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C6EFCE"/>
            <w:vAlign w:val="bottom"/>
            <w:hideMark/>
          </w:tcPr>
          <w:p w14:paraId="0D7BBD45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18BAC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FD2323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2A436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Avr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68B8F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8D6AF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4D4D9A9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314FE1" w14:textId="4C93EADF" w:rsidR="004A06A6" w:rsidRPr="004A06A6" w:rsidRDefault="00FC20A7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051C14D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DD731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a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9651D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10/N15AC N4 GTAYCN12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CF70D1" w14:textId="77777777" w:rsidR="004A06A6" w:rsidRPr="004A06A6" w:rsidRDefault="004A06A6" w:rsidP="004A06A6">
            <w:pPr>
              <w:jc w:val="center"/>
            </w:pPr>
            <w:r w:rsidRPr="004A06A6">
              <w:t>3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927BA1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1C19F1" w14:textId="35501993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</w:t>
            </w:r>
            <w:r w:rsidR="00FC20A7">
              <w:rPr>
                <w:color w:val="000000"/>
              </w:rPr>
              <w:t xml:space="preserve">C, TA, </w:t>
            </w:r>
            <w:r w:rsidRPr="004A06A6">
              <w:rPr>
                <w:color w:val="000000"/>
              </w:rPr>
              <w:t>TN</w:t>
            </w:r>
          </w:p>
        </w:tc>
      </w:tr>
      <w:tr w:rsidR="004A06A6" w:rsidRPr="004A06A6" w14:paraId="5804B95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58FB6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ae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B0D90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KGCM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830078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0B5B91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8B45E1" w14:textId="4137457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620846A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47B23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amH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8C15B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AT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29B00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852A5E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B37E7C" w14:textId="2513BB5C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FC20A7">
              <w:rPr>
                <w:color w:val="000000"/>
              </w:rPr>
              <w:t>, TG</w:t>
            </w:r>
          </w:p>
        </w:tc>
      </w:tr>
      <w:tr w:rsidR="004A06A6" w:rsidRPr="004A06A6" w14:paraId="405BE73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8AFB7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a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DEB23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YR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66DC3D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6F1BF336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4E63E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BDF718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C30A3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an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6ADD6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RGCY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BBBB71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0012926E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883829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FC1379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145B4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bs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FAFF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GACN2/N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0DFDB5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6CCAC8F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8C9F1F" w14:textId="58CDFF17" w:rsidR="004A06A6" w:rsidRPr="004A06A6" w:rsidRDefault="00FC20A7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  <w:r w:rsidR="004A06A6" w:rsidRPr="004A06A6">
              <w:rPr>
                <w:color w:val="000000"/>
              </w:rPr>
              <w:t>, TT</w:t>
            </w:r>
          </w:p>
        </w:tc>
      </w:tr>
      <w:tr w:rsidR="004A06A6" w:rsidRPr="004A06A6" w14:paraId="2EDCD75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7F433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bv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2BC9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GCN8/N12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49F9CB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0F00D42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D7121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76D2C5D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3EE5A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bv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FDDDF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C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39F8F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511159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751C7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20CB5C1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FBDE0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1C38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TCN4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36FE17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8BE8F7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93DE7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1FDE835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97DF4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e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D89B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GGCN12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79D8D0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297F67C0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BBEF7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9F71EA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619C0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AFF2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10/N12CGA N6 TGCN12/N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0B2967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17400AAB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E60915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130329F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5EE29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iV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7044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ATCCN6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DD1B8C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5776A35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647C58" w14:textId="4C521161" w:rsidR="004A06A6" w:rsidRPr="004A06A6" w:rsidRDefault="00FC20A7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2CC9E36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6DB51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c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C8C3F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AT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13A756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640773B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EE4B42" w14:textId="5CF8709F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1111144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263B7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co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3210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D73EF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49969A3D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A7E53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53C0DD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446C9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f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07CE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86199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C6EFCE"/>
            <w:vAlign w:val="bottom"/>
            <w:hideMark/>
          </w:tcPr>
          <w:p w14:paraId="108F828E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9041E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DC86D2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ECFE0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fu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925A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TGCN4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8782B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6FAD8B2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C0429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4CC750B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10759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fu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7B13F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B8DD5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4E1035CF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ED32E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2B51CE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70532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g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339EE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C N5 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637DDA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77DFD2AF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A27025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9792C0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236FA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g1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7E9B4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AT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16DAB1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2D0761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50311F" w14:textId="4B59E902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64339AF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9B0A7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l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ED8D1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N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4A699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3C2D06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C2D35F" w14:textId="5A7F927B" w:rsidR="004A06A6" w:rsidRPr="004A06A6" w:rsidRDefault="00FC20A7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N</w:t>
            </w:r>
          </w:p>
        </w:tc>
      </w:tr>
      <w:tr w:rsidR="004A06A6" w:rsidRPr="004A06A6" w14:paraId="68471F2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CC92B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mg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25CEB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78714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59EF4C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226344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063E9BD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82701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m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2C4D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TGGGN5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159B6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CF7CCE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7DB2B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524641C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ED037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mt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A996F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121D5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4BFC334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47E5C3" w14:textId="7CD8532F" w:rsidR="004A06A6" w:rsidRPr="004A06A6" w:rsidRDefault="00FC20A7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06558A2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575F1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p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8CF3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GG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62A8E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7F7899B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66BC6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46DF550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A143B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pu10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AEDB7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N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26D307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4E7A891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EAE1A5" w14:textId="649ECB5F" w:rsidR="004A06A6" w:rsidRPr="004A06A6" w:rsidRDefault="00FC20A7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N</w:t>
            </w:r>
          </w:p>
        </w:tc>
      </w:tr>
      <w:tr w:rsidR="004A06A6" w:rsidRPr="004A06A6" w14:paraId="680242D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CEB2F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pu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B435A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TGAGN1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7BEB10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CF5B98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DABFF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, TT</w:t>
            </w:r>
          </w:p>
        </w:tc>
      </w:tr>
      <w:tr w:rsidR="004A06A6" w:rsidRPr="004A06A6" w14:paraId="6BFF6B8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CBE89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777B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A8BFE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9D62C7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7502F5" w14:textId="0B9216AD" w:rsidR="004A06A6" w:rsidRPr="004A06A6" w:rsidRDefault="00FC20A7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2FEE9D3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CC59C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9C20F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YACGTR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A8C9F7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3058F1DB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433254" w14:textId="6B2B0AA1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</w:t>
            </w:r>
            <w:r w:rsidR="00C247B6">
              <w:rPr>
                <w:color w:val="000000"/>
              </w:rPr>
              <w:t>G</w:t>
            </w:r>
            <w:r w:rsidRPr="004A06A6">
              <w:rPr>
                <w:color w:val="000000"/>
              </w:rPr>
              <w:t>, T</w:t>
            </w:r>
            <w:r w:rsidR="00C247B6">
              <w:rPr>
                <w:color w:val="000000"/>
              </w:rPr>
              <w:t>A</w:t>
            </w:r>
          </w:p>
        </w:tc>
      </w:tr>
      <w:tr w:rsidR="004A06A6" w:rsidRPr="004A06A6" w14:paraId="23784B1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11A1D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79A52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 N4 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C23F29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EFDC7F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ECE775" w14:textId="1FF29004" w:rsidR="004A06A6" w:rsidRPr="004A06A6" w:rsidRDefault="00C247B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N</w:t>
            </w:r>
          </w:p>
        </w:tc>
      </w:tr>
      <w:tr w:rsidR="004A06A6" w:rsidRPr="004A06A6" w14:paraId="456CB66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E5BE8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H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CAD64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RCGY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8A183D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4CD09E79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5C63C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717DE6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9DDFC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J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9F0A7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NN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617F86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50662107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0DF25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94AB0E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BC291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W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81A4D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WCCGGW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9C754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274C546D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4FAA72" w14:textId="386B1DBD" w:rsidR="004A06A6" w:rsidRPr="004A06A6" w:rsidRDefault="00C247B6" w:rsidP="004A06A6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</w:p>
        </w:tc>
      </w:tr>
      <w:tr w:rsidR="004A06A6" w:rsidRPr="004A06A6" w14:paraId="5F8066D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707CE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aX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5A47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9/N12AC N5 CTCCN10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32E8D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31BF6E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DC7BA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7C635E5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F5662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e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BB05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GAGN10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87F35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628EF0E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BC8C69" w14:textId="3C18F9BB" w:rsidR="004A06A6" w:rsidRPr="004A06A6" w:rsidRDefault="00C247B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2ED5416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27841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eY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03B86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C54065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454456C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C111D0" w14:textId="715A186B" w:rsidR="004A06A6" w:rsidRPr="004A06A6" w:rsidRDefault="00C247B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6351C35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3A513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AE4E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GCAGN16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3B582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79B2279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A587A6" w14:textId="3911E98C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2D44552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BFF13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lastRenderedPageBreak/>
              <w:t>Bsi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95BA8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RY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227876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2C73F40D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665E8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8B851A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838E5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iHK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F94D6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WGCW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1BCE3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EC33E1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30F87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37F2E6F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2179D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iW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4CF95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TA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06413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000C72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E5EE47" w14:textId="0AB9B37F" w:rsidR="004A06A6" w:rsidRPr="004A06A6" w:rsidRDefault="00C247B6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72FD58B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93956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D6898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 N7 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679B7E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22C53699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CC4EF2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9D0C4D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40D37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FDB0E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TGC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77A58A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1169E5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C6199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, TT</w:t>
            </w:r>
          </w:p>
        </w:tc>
      </w:tr>
      <w:tr w:rsidR="004A06A6" w:rsidRPr="004A06A6" w14:paraId="15E3E9A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1B75A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m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D0E1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9339D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081EB5A4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2B017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8DBC6E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870BA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m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6403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TCTCN1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6B92B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15E96568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E40D37" w14:textId="354D2853" w:rsidR="004A06A6" w:rsidRPr="004A06A6" w:rsidRDefault="00C247B6" w:rsidP="004A06A6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</w:p>
        </w:tc>
      </w:tr>
      <w:tr w:rsidR="004A06A6" w:rsidRPr="004A06A6" w14:paraId="04A8489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6B6B0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m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5F23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GACN10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590502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5221B4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7E69A8" w14:textId="4879C044" w:rsidR="004A06A6" w:rsidRPr="004A06A6" w:rsidRDefault="00C247B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66CAFC2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F4CA2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o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FC0E1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YCGR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B54C9D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55490F15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D46F9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EA3581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394D4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sp12861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55503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DGCH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F412A5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027C1FBC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DA0FF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5D991F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764CC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C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C6ED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CAGN10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E62F2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0FAC230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C92D3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788740C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C1A6E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2C63D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CG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FE7E2D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93B6D1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D52F5F" w14:textId="5DBE22CE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7CAD49F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CDEAE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B8EE6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CG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9E49C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3980E36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A1DD23" w14:textId="2B400255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22E355D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FADEF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H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49AFE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AT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ED4360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3B3E7E4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7F8A23" w14:textId="435EC402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48DE585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607C3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8EC9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TGCN4/N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E85A2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DD878F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A49469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6ECA0E7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EFAD1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pQ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F262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CTTCN1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F6F910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5FBDA75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C8935D" w14:textId="1446D79A" w:rsidR="004A06A6" w:rsidRPr="004A06A6" w:rsidRDefault="00C247B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  <w:r w:rsidR="004A06A6" w:rsidRPr="004A06A6">
              <w:rPr>
                <w:color w:val="000000"/>
              </w:rPr>
              <w:t>, TT</w:t>
            </w:r>
          </w:p>
        </w:tc>
      </w:tr>
      <w:tr w:rsidR="004A06A6" w:rsidRPr="004A06A6" w14:paraId="587F302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9976C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6E3C8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TGG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14120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F0394D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71EC3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077C066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680B6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8A858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C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3233DC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55FC5D41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927AC0" w14:textId="58ACCD56" w:rsidR="004A06A6" w:rsidRPr="004A06A6" w:rsidRDefault="00C247B6" w:rsidP="004A06A6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</w:p>
        </w:tc>
      </w:tr>
      <w:tr w:rsidR="004A06A6" w:rsidRPr="004A06A6" w14:paraId="1B33FAE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0F1B9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1B50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A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AB03EC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73C22C8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3429C9" w14:textId="76F28562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  <w:r w:rsidR="00C247B6">
              <w:rPr>
                <w:color w:val="000000"/>
              </w:rPr>
              <w:t>, TT</w:t>
            </w:r>
          </w:p>
        </w:tc>
      </w:tr>
      <w:tr w:rsidR="004A06A6" w:rsidRPr="004A06A6" w14:paraId="4D953B5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2E607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38880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CCGG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C86975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0C82AEC2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7708B2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47A598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11D4D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rG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2009D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TA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2631C7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105093B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405142" w14:textId="3A21818F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  <w:r w:rsidR="00C247B6">
              <w:rPr>
                <w:color w:val="000000"/>
              </w:rPr>
              <w:t>, TA</w:t>
            </w:r>
          </w:p>
        </w:tc>
      </w:tr>
      <w:tr w:rsidR="004A06A6" w:rsidRPr="004A06A6" w14:paraId="2FB2969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C8352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sH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ACE99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8A5BC9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71F019B0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1675D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40DB3C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47D32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sS</w:t>
            </w:r>
            <w:r w:rsidRPr="004A06A6">
              <w:rPr>
                <w:color w:val="000000"/>
                <w:vertAlign w:val="subscript"/>
              </w:rPr>
              <w:t>a</w:t>
            </w:r>
            <w:r w:rsidRPr="004A06A6">
              <w:rPr>
                <w:color w:val="000000"/>
              </w:rPr>
              <w:t>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7C772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G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F2FF7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540117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E9C3E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1077799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B60BD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A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F031C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 N5 T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B3A6C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A12965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1F0E62" w14:textId="0730FC8A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0ED35C4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80E50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DF46D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CG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AC6A69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5E7B179B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4590D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67CFCE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88028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E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D5129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NA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36EAC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47D95F1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218876" w14:textId="0770B55F" w:rsidR="004A06A6" w:rsidRPr="004A06A6" w:rsidRDefault="00C247B6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N</w:t>
            </w:r>
          </w:p>
        </w:tc>
      </w:tr>
      <w:tr w:rsidR="004A06A6" w:rsidRPr="004A06A6" w14:paraId="1AA578E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FFAC7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8957E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W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FE3BF8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694F670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30011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765FFAE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1C620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E9892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3F5225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3A3F1907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AFF53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A8E7E1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285BC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X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5603F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 N6 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E2DB5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4604A24B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D2F85B" w14:textId="0E3EC16C" w:rsidR="004A06A6" w:rsidRPr="004A06A6" w:rsidRDefault="00C247B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479443C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89348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stY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B184B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AT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3C9674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D64A84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994261" w14:textId="665D350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7EF18AD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F805A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stZI7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FD968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AT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84C874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0E0AFD4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A47A38" w14:textId="24FC868F" w:rsidR="004A06A6" w:rsidRPr="004A06A6" w:rsidRDefault="00C247B6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16DAD93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6915E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Bsu36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7B169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N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1F65F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1989CC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C2B65D" w14:textId="56504CB1" w:rsidR="004A06A6" w:rsidRPr="004A06A6" w:rsidRDefault="00C247B6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N</w:t>
            </w:r>
          </w:p>
        </w:tc>
      </w:tr>
      <w:tr w:rsidR="004A06A6" w:rsidRPr="004A06A6" w14:paraId="49F5893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CCCFA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461E7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RY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0C9ACB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79B417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2BB619" w14:textId="4AEB5A4B" w:rsidR="004A06A6" w:rsidRPr="004A06A6" w:rsidRDefault="00C247B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5DE8174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9DDC4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gZ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916D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ATGN10/N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8F129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6C94A2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2E9A7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36B306F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D1CF0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s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0A11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G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304C10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1E2ECD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A3A9BA" w14:textId="4C2EA7A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767ACA0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1EBC4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sIMUT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A7A8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G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ABCC2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8C50F0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DD4A5D" w14:textId="22A43035" w:rsidR="004A06A6" w:rsidRPr="004A06A6" w:rsidRDefault="00C247B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22D55D8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A5F64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Bts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65D1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A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8EC80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7C9D5C48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EA33E3" w14:textId="3F0EDC70" w:rsidR="004A06A6" w:rsidRPr="004A06A6" w:rsidRDefault="00C247B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415D8D0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71407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8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C2A87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NN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C6911D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5BB9C6DF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0F41D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240865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F7262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Cl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803DD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CG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D296B1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63EBAF6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B42D73" w14:textId="6D7B605C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16C626A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6FAC1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lastRenderedPageBreak/>
              <w:t>Csp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92C4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10/N12CAAN5GTGGN12/N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9424F7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B5ADFA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433EA0" w14:textId="48C0772A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T</w:t>
            </w:r>
          </w:p>
        </w:tc>
      </w:tr>
      <w:tr w:rsidR="004A06A6" w:rsidRPr="004A06A6" w14:paraId="4917579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C522F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CviA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DC33B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B85A8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C75DA9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4F9BC3" w14:textId="07DF241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4DED9D6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87135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CviKI</w:t>
            </w:r>
            <w:proofErr w:type="spellEnd"/>
            <w:r w:rsidRPr="004A06A6">
              <w:rPr>
                <w:color w:val="000000"/>
              </w:rPr>
              <w:t>-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FDDD4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1DC89F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12A67CF1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13E2B9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FEDCE2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BBB21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CviQ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AAD42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99827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3E2E9560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2559A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61DDC9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09E67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d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DB1D3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N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FD042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4095FE7A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5056C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8F8A9A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A3A36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p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C19D5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(N6</w:t>
            </w:r>
            <w:proofErr w:type="gramStart"/>
            <w:r w:rsidRPr="004A06A6">
              <w:rPr>
                <w:color w:val="000000"/>
              </w:rPr>
              <w:t>m)ATC</w:t>
            </w:r>
            <w:proofErr w:type="gramEnd"/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BEA99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7D7BDCA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CD606B" w14:textId="2345CD61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</w:t>
            </w:r>
            <w:r w:rsidR="00C247B6">
              <w:rPr>
                <w:color w:val="000000"/>
              </w:rPr>
              <w:t>G</w:t>
            </w:r>
          </w:p>
        </w:tc>
      </w:tr>
      <w:tr w:rsidR="004A06A6" w:rsidRPr="004A06A6" w14:paraId="05CD386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927CF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pn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D1A44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98956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65A9820A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EE94B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08F192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FAB40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r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D8F86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TA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BEB0C2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7C8FC96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2F81B0" w14:textId="05E25CE4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A, </w:t>
            </w:r>
            <w:r w:rsidR="004A06A6" w:rsidRPr="004A06A6">
              <w:rPr>
                <w:color w:val="000000"/>
              </w:rPr>
              <w:t>TT</w:t>
            </w:r>
          </w:p>
        </w:tc>
      </w:tr>
      <w:tr w:rsidR="004A06A6" w:rsidRPr="004A06A6" w14:paraId="0848F6A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C59DD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raI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44969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 N3 G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532BF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FCAE3F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988C3E" w14:textId="138A819D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1A535D7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2A124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Drd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0BB91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 N6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C92B23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788878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C40728" w14:textId="31C1D8AA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57A8A05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34EF6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a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D1081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YGGCCR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30A470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321321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8C1258" w14:textId="0534B459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3C7BC0F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1B484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a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B0812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GC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572881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C6EFCE"/>
            <w:vAlign w:val="bottom"/>
            <w:hideMark/>
          </w:tcPr>
          <w:p w14:paraId="20B9C252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60752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BF1082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A7D05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a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FEA4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CTTCN1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FA7AE1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3448FD9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34E98F" w14:textId="6737106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T</w:t>
            </w:r>
          </w:p>
        </w:tc>
      </w:tr>
      <w:tr w:rsidR="004A06A6" w:rsidRPr="004A06A6" w14:paraId="6046405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D203D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A939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GAN11/N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2C058E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00DDF74D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64E8D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C3684F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1F886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Eco53k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BF8FE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C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FFB61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DFA14F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02CB1B" w14:textId="3E39F92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677A58">
              <w:rPr>
                <w:color w:val="000000"/>
              </w:rPr>
              <w:t>, TG</w:t>
            </w:r>
          </w:p>
        </w:tc>
      </w:tr>
      <w:tr w:rsidR="004A06A6" w:rsidRPr="004A06A6" w14:paraId="4D2DDDA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975CA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co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CB698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 N5 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9C7CF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6772280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7629CA" w14:textId="4748BBFF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N</w:t>
            </w:r>
          </w:p>
        </w:tc>
      </w:tr>
      <w:tr w:rsidR="004A06A6" w:rsidRPr="004A06A6" w14:paraId="2236D2A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9C72F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EcoO109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F3ECE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GNC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D58070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4CAD2CF1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A1F4B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06F293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3CEC6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EcoP15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6C03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GCAGN25/N2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4863F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D306CE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CE8FCB" w14:textId="2BF7BEF2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313FF91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8D5EA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coR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75ED0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T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144CF6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9D9649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F4CBED" w14:textId="7E3B0554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  <w:r w:rsidR="004A06A6" w:rsidRPr="004A06A6">
              <w:rPr>
                <w:color w:val="000000"/>
              </w:rPr>
              <w:t>, TT</w:t>
            </w:r>
          </w:p>
        </w:tc>
      </w:tr>
      <w:tr w:rsidR="004A06A6" w:rsidRPr="004A06A6" w14:paraId="0DD6620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44F2A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EcoRV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1EBD9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5B8B70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7013C2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6C7BCD" w14:textId="1CCD05F8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6A650CF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7C933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at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28A6E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97EAE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431C350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2A35F7" w14:textId="4F01DEEF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64A089F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AF171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a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6233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GCN4/N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5144CD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61C94E41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CBEF1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A78E6B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D9BA8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Fnu4H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D67A5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N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1FD0E4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069D95A5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82941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DC0375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37CD9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ok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D66B1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ATGN9/1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D7911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1AE63EF5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09EC70" w14:textId="3FC3C30F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2D2862A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17D65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871B0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CG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25B232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bottom"/>
            <w:hideMark/>
          </w:tcPr>
          <w:p w14:paraId="1231CDEE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B5EBE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2F8FE7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5D50B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Fs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EDA70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CG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2EE7F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45856A9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57BCF6" w14:textId="62AAECB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59B14CF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47C21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ae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ED236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CG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730DDD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18E7B805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8B5E67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927BB6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E183E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aeI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8D2FC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6E7B07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1B727996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AF3242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D96601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4C7B4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g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293D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GCN5/N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8D4270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483AC583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B811F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7FFC12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F0212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h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3498C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D4F7F6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3C3955A9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97FE32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3B34EC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A1816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in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ED576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YR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3E08B8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1DE14493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108B0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T</w:t>
            </w:r>
          </w:p>
        </w:tc>
      </w:tr>
      <w:tr w:rsidR="004A06A6" w:rsidRPr="004A06A6" w14:paraId="724D19D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E23F6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indI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A7FA3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AGC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37AE22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bottom"/>
            <w:hideMark/>
          </w:tcPr>
          <w:p w14:paraId="40201C34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E6C62B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EB3975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E52C1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in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DA3AA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N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09555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101BAC78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B44479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610910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C2E0F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inP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3C57B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FCE88F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5B7285D2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84BB4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5603F5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982F9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p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66148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TA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2EA876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69015E6D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907833" w14:textId="3DEC5696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, TT</w:t>
            </w:r>
          </w:p>
        </w:tc>
      </w:tr>
      <w:tr w:rsidR="004A06A6" w:rsidRPr="004A06A6" w14:paraId="395AB1B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6B3F3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pa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65849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9D4E22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07CB32B1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64569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1AFE34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61025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ph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482C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GAN8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3AC43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A8678B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D15B8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361FBE4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AE702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99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11A12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W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60EB61" w14:textId="77777777" w:rsidR="004A06A6" w:rsidRPr="004A06A6" w:rsidRDefault="004A06A6" w:rsidP="004A06A6">
            <w:pPr>
              <w:jc w:val="center"/>
            </w:pPr>
            <w:r w:rsidRPr="004A06A6">
              <w:t>0 to 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2A32AC5A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0AB07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66E44F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D3CB4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166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29B3E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NN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E6F0B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62AC9F59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6A0C8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05E040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57C57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lastRenderedPageBreak/>
              <w:t>Hpy188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3F3FF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N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86E45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FF2BB1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013BC1" w14:textId="48963502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1EE80EF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CD3AC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188I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5429D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NN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D64FF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44C659F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758125" w14:textId="64F39B9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5F3DD77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928E6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HpyAV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E684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TCN6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A42C1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3F3D1BB8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5D2AC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FAA6B3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8020F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CH4II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7E503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N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D7502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6F2BA928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05696D" w14:textId="7FF23B10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N</w:t>
            </w:r>
          </w:p>
        </w:tc>
      </w:tr>
      <w:tr w:rsidR="004A06A6" w:rsidRPr="004A06A6" w14:paraId="774AB90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DFF71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CH4IV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18277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AE095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6AA85E83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3EAB9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6D9125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A9C36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HpyCH4V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B8EE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9EA58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1942250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929133" w14:textId="697E202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369AAB1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A1720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Kas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9FD83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35E0CA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7CFD6B23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04220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389CDC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A2091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Kpn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44781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TA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C12E40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10184A2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E1B282" w14:textId="214D210C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5809DB4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A795F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b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30322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015983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02D3D1C8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239B4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E8BCDF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2DF86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bo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F577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GAN8/N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EA6396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18FB7405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9EA77B" w14:textId="1B8A8D2C" w:rsidR="004A06A6" w:rsidRPr="004A06A6" w:rsidRDefault="00533E76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677A58">
              <w:rPr>
                <w:color w:val="000000"/>
              </w:rPr>
              <w:t>TG, TT</w:t>
            </w:r>
          </w:p>
        </w:tc>
      </w:tr>
      <w:tr w:rsidR="004A06A6" w:rsidRPr="004A06A6" w14:paraId="60803A4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6A0E2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f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AD7F5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AT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FA83D7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2A0D68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51CF07" w14:textId="3824BDFE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  <w:r w:rsidR="004A06A6" w:rsidRPr="004A06A6">
              <w:rPr>
                <w:color w:val="000000"/>
              </w:rPr>
              <w:t>, TT</w:t>
            </w:r>
          </w:p>
        </w:tc>
      </w:tr>
      <w:tr w:rsidR="004A06A6" w:rsidRPr="004A06A6" w14:paraId="057A665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487D8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lu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036AD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GC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25D387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5E30C8B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9028D0" w14:textId="372EBEB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N</w:t>
            </w:r>
          </w:p>
        </w:tc>
      </w:tr>
      <w:tr w:rsidR="004A06A6" w:rsidRPr="004A06A6" w14:paraId="54F676E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B5DD7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lu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FE1CB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A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A03CF8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734FE18A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8C571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E20E46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3C82C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ly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2576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TCN5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90B47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4568C240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F0FCD8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442A61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E6250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m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70B1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CRACN20/N1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E1DFED" w14:textId="77777777" w:rsidR="004A06A6" w:rsidRPr="004A06A6" w:rsidRDefault="004A06A6" w:rsidP="004A06A6">
            <w:pPr>
              <w:jc w:val="center"/>
            </w:pPr>
            <w:r w:rsidRPr="004A06A6">
              <w:t>2 to 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6586E1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85921A" w14:textId="1BB7E511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T</w:t>
            </w:r>
          </w:p>
        </w:tc>
      </w:tr>
      <w:tr w:rsidR="004A06A6" w:rsidRPr="004A06A6" w14:paraId="540487F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E9C3F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n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0139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CN7/N6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CBF2CD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242E7ABD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277D74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05B98F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E194E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s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1A514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GGCC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AC4E0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63A68D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D3E094" w14:textId="69FC68E5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07AC41F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08C1E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03AA4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A7A308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612649D0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EA9D9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4103D2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6C26C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s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179B8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Y N4 R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B61C40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1766A26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7163D8" w14:textId="6F6EA40C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687A53F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07837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s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4A8AA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B6D5CF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68351A33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3AF29D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FC92AC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F3156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Mw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88C38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 N7 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C19A83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0E515B3A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25660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4EEBBB1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7C2D7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a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E978D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C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CD8994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6823B28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84D4FD" w14:textId="78DB6DA7" w:rsidR="004A06A6" w:rsidRPr="004A06A6" w:rsidRDefault="00533E76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7932AFE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75184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a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313B1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B53016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64027516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52B69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430491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92A82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49B06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S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01C0F4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C6EFCE"/>
            <w:vAlign w:val="bottom"/>
            <w:hideMark/>
          </w:tcPr>
          <w:p w14:paraId="71542070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6D53AF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0F3FAD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712CD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co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D1BEA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8C976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4899898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3F1ACD" w14:textId="0B59052C" w:rsidR="004A06A6" w:rsidRPr="004A06A6" w:rsidRDefault="00533E76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G</w:t>
            </w:r>
          </w:p>
        </w:tc>
      </w:tr>
      <w:tr w:rsidR="004A06A6" w:rsidRPr="004A06A6" w14:paraId="1081E09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EC130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d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A2E17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T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B0579D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41E038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79C4DB" w14:textId="7532C260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574EBBD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921BA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goMIV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3BE03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CG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154BD6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750B30D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5EDCF0" w14:textId="00A72D97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01E6E7B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88894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he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07841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A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64617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77FD138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2E2626E" w14:textId="7DE3B816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777B20D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53EB1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laI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6F81A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CD53B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68112C8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E54453" w14:textId="314350A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397EF51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A76EC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laIV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52D68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NN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FD2FB7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2F1C798A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6F78E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CD7CAF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8E2B4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meAIII</w:t>
            </w:r>
            <w:proofErr w:type="spellEnd"/>
            <w:r w:rsidRPr="004A06A6">
              <w:rPr>
                <w:color w:val="000000"/>
              </w:rPr>
              <w:t xml:space="preserve"> 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F498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CGAGN20/N1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54170E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305669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3D0438" w14:textId="7A11A077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77E911F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92FBF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ot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D8109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GGCC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0121A3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C74273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10F08C" w14:textId="5287B862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6A5EA06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62E1C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ru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7D9B2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GC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B57ED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1D07C0B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33555D" w14:textId="4094EDA1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0E7598E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3DB66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s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8ADBA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GC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19F194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155BF6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9C2648" w14:textId="2DA98D01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7589DA0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76F25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Ns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3BBE1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CATG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F81A99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4D2139D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B5F522" w14:textId="7CC8352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225E12E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7D9BE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a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D3B03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AATT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1CBF2B" w14:textId="77777777" w:rsidR="004A06A6" w:rsidRPr="004A06A6" w:rsidRDefault="004A06A6" w:rsidP="004A06A6">
            <w:pPr>
              <w:jc w:val="center"/>
            </w:pPr>
            <w:r w:rsidRPr="004A06A6">
              <w:t>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8EA9DB"/>
            <w:vAlign w:val="bottom"/>
            <w:hideMark/>
          </w:tcPr>
          <w:p w14:paraId="56DEB880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58E53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4F0558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06CF1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PaeR7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42F27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CG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5D25B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D7C867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3F6AC9" w14:textId="017D790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610FFAC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0E9C0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83720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AT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BB7CEC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0EB42A8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D11B45" w14:textId="5A0213DE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48547B6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15C1B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fl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B6A17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 N3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5D2D5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3CA15E0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A07927" w14:textId="5790C6C9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11F26DC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0ED4A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lastRenderedPageBreak/>
              <w:t>Pfl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016B1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 N5 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75B8B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C3BB47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865832" w14:textId="1650A9B1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0930A5A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6934B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l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7514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TCN4/N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94F41F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25660402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B483C9" w14:textId="77C2BE61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7C5641A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5036F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luT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594AC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9715E8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3D3015AF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BCC17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760101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226F1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m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0C150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TTAA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8F8150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6660B6B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4FB1AD" w14:textId="1F2432A1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G, </w:t>
            </w:r>
            <w:r w:rsidR="004A06A6" w:rsidRPr="004A06A6">
              <w:rPr>
                <w:color w:val="000000"/>
              </w:rPr>
              <w:t>TA, TT</w:t>
            </w:r>
          </w:p>
        </w:tc>
      </w:tr>
      <w:tr w:rsidR="004A06A6" w:rsidRPr="004A06A6" w14:paraId="0E0C3D3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561ED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m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E9175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CG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30146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0D8AAF8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7D4D53" w14:textId="3AC7ED14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322C272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9585E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pu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3ED2B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RGGWCCY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26DAF3" w14:textId="77777777" w:rsidR="004A06A6" w:rsidRPr="004A06A6" w:rsidRDefault="004A06A6" w:rsidP="004A06A6">
            <w:pPr>
              <w:jc w:val="center"/>
            </w:pPr>
            <w:r w:rsidRPr="004A06A6">
              <w:t>1 to 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37AA6AA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CA625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66D1063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E70B2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h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A417B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 N3 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2F5A1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1A0198B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00C6A3" w14:textId="0FAA0BCD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6BF9761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E89C9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CC053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ATA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F06626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078B7382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DB0272" w14:textId="25032580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>TA, TT</w:t>
            </w:r>
          </w:p>
        </w:tc>
      </w:tr>
      <w:tr w:rsidR="004A06A6" w:rsidRPr="004A06A6" w14:paraId="71C28D7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33AC9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pG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71EAA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W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443740" w14:textId="77777777" w:rsidR="004A06A6" w:rsidRPr="004A06A6" w:rsidRDefault="004A06A6" w:rsidP="004A06A6">
            <w:pPr>
              <w:jc w:val="center"/>
            </w:pPr>
            <w:r w:rsidRPr="004A06A6">
              <w:t>0 to 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5A0874A1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6F314A" w14:textId="30F53AFF" w:rsidR="004A06A6" w:rsidRPr="004A06A6" w:rsidRDefault="00446B9A" w:rsidP="004A06A6">
            <w:pPr>
              <w:rPr>
                <w:color w:val="000000"/>
              </w:rPr>
            </w:pPr>
            <w:r>
              <w:rPr>
                <w:color w:val="000000"/>
              </w:rPr>
              <w:t>TC, TG</w:t>
            </w:r>
          </w:p>
        </w:tc>
      </w:tr>
      <w:tr w:rsidR="004A06A6" w:rsidRPr="004A06A6" w14:paraId="6C2C0A8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BA072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pO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B1B6B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GC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BA755F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7635ABE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0FC603" w14:textId="3D455E4B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</w:p>
        </w:tc>
      </w:tr>
      <w:tr w:rsidR="004A06A6" w:rsidRPr="004A06A6" w14:paraId="5E9B95E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9CA1A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pX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F3525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VCTCGAGB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ABEF56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709948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92DFAC" w14:textId="2B9C738F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N</w:t>
            </w:r>
          </w:p>
        </w:tc>
      </w:tr>
      <w:tr w:rsidR="004A06A6" w:rsidRPr="004A06A6" w14:paraId="4C560FB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D2EFF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st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4D059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GC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DD2FEC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35847369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4C5498" w14:textId="09A7B943" w:rsidR="004A06A6" w:rsidRPr="004A06A6" w:rsidRDefault="00677A58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G</w:t>
            </w:r>
          </w:p>
        </w:tc>
      </w:tr>
      <w:tr w:rsidR="004A06A6" w:rsidRPr="004A06A6" w14:paraId="4D09EAB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A546F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vu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A0D5D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AT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37631B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4BE1D4C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ACCB8F" w14:textId="2857D8C9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0ADE580E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7D558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PvuI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47E67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AGCT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61B182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6E3A43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209418" w14:textId="32DED57B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6BA77B4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E4C3D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Rs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38DB4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410F0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7BEA7075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E92E70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A6B932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31C8C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Rsr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F0871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GGWCC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7B1615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4A0AFB5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5A39E4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1DED1E5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F9294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ac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B0F75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GC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0D6BB8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DEA44C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5DD626" w14:textId="2BE3CCB5" w:rsidR="004A06A6" w:rsidRPr="004A06A6" w:rsidRDefault="00677A58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3DB4701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B19B5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ac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A21B9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GC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0A7EA0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A88E21" w14:textId="77777777" w:rsidR="004A06A6" w:rsidRPr="004A06A6" w:rsidRDefault="004A06A6" w:rsidP="004A06A6">
            <w:r w:rsidRPr="004A06A6"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613ED6" w14:textId="6697E21B" w:rsidR="004A06A6" w:rsidRPr="004A06A6" w:rsidRDefault="00EA5A42" w:rsidP="004A06A6">
            <w:pPr>
              <w:rPr>
                <w:color w:val="000000"/>
              </w:rPr>
            </w:pPr>
            <w:r>
              <w:rPr>
                <w:color w:val="000000"/>
              </w:rPr>
              <w:t>TC</w:t>
            </w:r>
          </w:p>
        </w:tc>
      </w:tr>
      <w:tr w:rsidR="004A06A6" w:rsidRPr="004A06A6" w14:paraId="6F852CB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3CB56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al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07760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CG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489774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0AE728F7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1B4DD1" w14:textId="54BDBA63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7E1E6FC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10F72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ap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6F72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TCTTCN1/N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A548EB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56EB5BD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2EA28B" w14:textId="183DD6B4" w:rsidR="004A06A6" w:rsidRPr="004A06A6" w:rsidRDefault="001B7759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,</w:t>
            </w:r>
            <w:r w:rsidR="004A06A6" w:rsidRPr="004A06A6">
              <w:rPr>
                <w:color w:val="000000"/>
              </w:rPr>
              <w:t xml:space="preserve"> TT</w:t>
            </w:r>
          </w:p>
        </w:tc>
      </w:tr>
      <w:tr w:rsidR="004A06A6" w:rsidRPr="004A06A6" w14:paraId="09AC7D3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B2475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Sau3A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676A6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6A129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0457F989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0CBC9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72F887E2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4CB14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Sau96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3A964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N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A45B04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144482E5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5E47E3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F0A2BF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81E0B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bf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9595E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TGCA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A3BFB0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1DFDB2CF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C169F2" w14:textId="770439F8" w:rsidR="004A06A6" w:rsidRPr="004A06A6" w:rsidRDefault="001B7759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>, TG</w:t>
            </w:r>
          </w:p>
        </w:tc>
      </w:tr>
      <w:tr w:rsidR="004A06A6" w:rsidRPr="004A06A6" w14:paraId="5BB12E23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45DF1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ca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8CB4A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TA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FB13BB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A30B518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A00A20" w14:textId="1A183ADE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A, TN</w:t>
            </w:r>
          </w:p>
        </w:tc>
      </w:tr>
      <w:tr w:rsidR="004A06A6" w:rsidRPr="004A06A6" w14:paraId="1DA0FEA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43DD9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crF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99B54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N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CBB464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C6EFCE"/>
            <w:vAlign w:val="bottom"/>
            <w:hideMark/>
          </w:tcPr>
          <w:p w14:paraId="61D42D21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D42BC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646670C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56732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ex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8CB69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CWG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45E919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7D0C0B9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24AF50" w14:textId="1EC5BEA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, TN</w:t>
            </w:r>
          </w:p>
        </w:tc>
      </w:tr>
      <w:tr w:rsidR="004A06A6" w:rsidRPr="004A06A6" w14:paraId="04571E0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0208B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fa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44C2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TCN5/N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BB97C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06BA1B3D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B3AF4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19A3D3F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274B4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fc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7FDC1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RY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2BAE35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59C6FC2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C40FED" w14:textId="59FE2DCC" w:rsidR="004A06A6" w:rsidRPr="004A06A6" w:rsidRDefault="001B7759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>
              <w:rPr>
                <w:color w:val="000000"/>
              </w:rPr>
              <w:t xml:space="preserve">, TG, </w:t>
            </w:r>
            <w:r w:rsidR="004A06A6" w:rsidRPr="004A06A6">
              <w:rPr>
                <w:color w:val="000000"/>
              </w:rPr>
              <w:t>TA</w:t>
            </w:r>
          </w:p>
        </w:tc>
      </w:tr>
      <w:tr w:rsidR="004A06A6" w:rsidRPr="004A06A6" w14:paraId="4E8375D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0653B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f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C554F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C N5 G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585866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44196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Inconclus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8F1774" w14:textId="69D6A6B5" w:rsidR="004A06A6" w:rsidRPr="004A06A6" w:rsidRDefault="00947375" w:rsidP="004A06A6">
            <w:pPr>
              <w:rPr>
                <w:color w:val="000000"/>
              </w:rPr>
            </w:pPr>
            <w:r>
              <w:rPr>
                <w:color w:val="000000"/>
              </w:rPr>
              <w:t>TG</w:t>
            </w:r>
            <w:r w:rsidR="004A06A6" w:rsidRPr="004A06A6">
              <w:rPr>
                <w:color w:val="000000"/>
              </w:rPr>
              <w:t> </w:t>
            </w:r>
          </w:p>
        </w:tc>
      </w:tr>
      <w:tr w:rsidR="004A06A6" w:rsidRPr="004A06A6" w14:paraId="33EBF27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4D660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f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4F934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GCGC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D1CCE2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1EADB586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198AB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1F1454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C274F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gr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0EBDA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RCCGGY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8E0B2D" w14:textId="77777777" w:rsidR="004A06A6" w:rsidRPr="004A06A6" w:rsidRDefault="004A06A6" w:rsidP="004A06A6">
            <w:pPr>
              <w:jc w:val="center"/>
            </w:pPr>
            <w:r w:rsidRPr="004A06A6">
              <w:t>0 to 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5C4FABF1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841A48" w14:textId="17C0C698" w:rsidR="004A06A6" w:rsidRPr="004A06A6" w:rsidRDefault="001B7759" w:rsidP="004A06A6">
            <w:pPr>
              <w:rPr>
                <w:color w:val="000000"/>
              </w:rPr>
            </w:pPr>
            <w:r>
              <w:rPr>
                <w:color w:val="000000"/>
              </w:rPr>
              <w:t>TC, TG</w:t>
            </w:r>
          </w:p>
        </w:tc>
      </w:tr>
      <w:tr w:rsidR="004A06A6" w:rsidRPr="004A06A6" w14:paraId="70AA856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FFB77D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m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31D5D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G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E5654E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5A6C571F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572EC9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9AA9DB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CD671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ml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F9862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YR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9C25A4" w14:textId="77777777" w:rsidR="004A06A6" w:rsidRPr="004A06A6" w:rsidRDefault="004A06A6" w:rsidP="004A06A6">
            <w:pPr>
              <w:jc w:val="center"/>
            </w:pPr>
            <w:r w:rsidRPr="004A06A6">
              <w:t>2 to 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4E5CC325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B72F9E" w14:textId="5CDDD8C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 xml:space="preserve">TC, </w:t>
            </w:r>
            <w:r w:rsidR="001B7759">
              <w:rPr>
                <w:color w:val="000000"/>
              </w:rPr>
              <w:t xml:space="preserve">TG, </w:t>
            </w:r>
            <w:r w:rsidRPr="004A06A6">
              <w:rPr>
                <w:color w:val="000000"/>
              </w:rPr>
              <w:t>TT</w:t>
            </w:r>
          </w:p>
        </w:tc>
      </w:tr>
      <w:tr w:rsidR="004A06A6" w:rsidRPr="004A06A6" w14:paraId="3639465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7021E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naB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D0B6B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ACGT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FF501F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7B1787A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67912E" w14:textId="258A5DB0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A, T</w:t>
            </w:r>
            <w:r w:rsidR="00AB0D9E">
              <w:rPr>
                <w:color w:val="000000"/>
              </w:rPr>
              <w:t>T</w:t>
            </w:r>
          </w:p>
        </w:tc>
      </w:tr>
      <w:tr w:rsidR="004A06A6" w:rsidRPr="004A06A6" w14:paraId="67C90C3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4B322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pe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D083E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CTAG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61C895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1158B96C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CE2E0B" w14:textId="3849E0D6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A, TN</w:t>
            </w:r>
          </w:p>
        </w:tc>
      </w:tr>
      <w:tr w:rsidR="004A06A6" w:rsidRPr="004A06A6" w14:paraId="7468946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E7CC3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ph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913E9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AT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1A983E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274F729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ECE70C" w14:textId="2B521DCA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G</w:t>
            </w:r>
          </w:p>
        </w:tc>
      </w:tr>
      <w:tr w:rsidR="004A06A6" w:rsidRPr="004A06A6" w14:paraId="49EB1470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12BDA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sp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01FE4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ATAT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854242" w14:textId="77777777" w:rsidR="004A06A6" w:rsidRPr="004A06A6" w:rsidRDefault="004A06A6" w:rsidP="004A06A6">
            <w:pPr>
              <w:jc w:val="center"/>
            </w:pPr>
            <w:r w:rsidRPr="004A06A6"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4F4BD4F6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35CC4B" w14:textId="72C489A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A, TT, TN</w:t>
            </w:r>
          </w:p>
        </w:tc>
      </w:tr>
      <w:tr w:rsidR="004A06A6" w:rsidRPr="004A06A6" w14:paraId="6B93E639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7BF98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tu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21B9D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GGCC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E4481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01AEC7B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3183A4" w14:textId="44ED2258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N</w:t>
            </w:r>
          </w:p>
        </w:tc>
      </w:tr>
      <w:tr w:rsidR="004A06A6" w:rsidRPr="004A06A6" w14:paraId="1EAED37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F3F9A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tyI</w:t>
            </w:r>
            <w:proofErr w:type="spellEnd"/>
            <w:r w:rsidRPr="004A06A6">
              <w:rPr>
                <w:color w:val="000000"/>
              </w:rPr>
              <w:t>-HF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1BDCA6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WW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0A642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EB0EF61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DC3374" w14:textId="1386CBEA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</w:t>
            </w:r>
            <w:r w:rsidR="00AB0D9E">
              <w:rPr>
                <w:color w:val="000000"/>
              </w:rPr>
              <w:t>C</w:t>
            </w:r>
            <w:r w:rsidRPr="004A06A6">
              <w:rPr>
                <w:color w:val="000000"/>
              </w:rPr>
              <w:t>, TG</w:t>
            </w:r>
            <w:r w:rsidR="00AB0D9E">
              <w:rPr>
                <w:color w:val="000000"/>
              </w:rPr>
              <w:t>, TA, TT</w:t>
            </w:r>
          </w:p>
        </w:tc>
      </w:tr>
      <w:tr w:rsidR="004A06A6" w:rsidRPr="004A06A6" w14:paraId="3F8C24BD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F34C6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lastRenderedPageBreak/>
              <w:t>StyD4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C6F2E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N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610F1C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148D8FCC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D24ACC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7D2903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6A3C13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Sw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8FA7C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ATTTAAAT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2549E6" w14:textId="77777777" w:rsidR="004A06A6" w:rsidRPr="004A06A6" w:rsidRDefault="004A06A6" w:rsidP="004A06A6">
            <w:pPr>
              <w:jc w:val="center"/>
            </w:pPr>
            <w:r w:rsidRPr="004A06A6">
              <w:t>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8EA9DB"/>
            <w:vAlign w:val="bottom"/>
            <w:hideMark/>
          </w:tcPr>
          <w:p w14:paraId="3790E202" w14:textId="77777777" w:rsidR="004A06A6" w:rsidRPr="004A06A6" w:rsidRDefault="004A06A6" w:rsidP="004A06A6">
            <w:r w:rsidRPr="004A06A6">
              <w:t>no sit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3B3E5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1962F49C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F3E30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Taq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586059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751F01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2B33600D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F8A1C5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3792061B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4EC9D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Tfi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A1BCF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W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DACEE9" w14:textId="77777777" w:rsidR="004A06A6" w:rsidRPr="004A06A6" w:rsidRDefault="004A06A6" w:rsidP="004A06A6">
            <w:pPr>
              <w:jc w:val="center"/>
            </w:pPr>
            <w:r w:rsidRPr="004A06A6"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05407433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B67ACF" w14:textId="653DBF15" w:rsidR="004A06A6" w:rsidRPr="004A06A6" w:rsidRDefault="00AB0D9E" w:rsidP="004A06A6">
            <w:pPr>
              <w:rPr>
                <w:color w:val="000000"/>
              </w:rPr>
            </w:pPr>
            <w:r>
              <w:rPr>
                <w:color w:val="000000"/>
              </w:rPr>
              <w:t>TC, TG, TT</w:t>
            </w:r>
          </w:p>
        </w:tc>
      </w:tr>
      <w:tr w:rsidR="004A06A6" w:rsidRPr="004A06A6" w14:paraId="55B1D9B8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01086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Tse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AC6C60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CWG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C67C9D" w14:textId="77777777" w:rsidR="004A06A6" w:rsidRPr="004A06A6" w:rsidRDefault="004A06A6" w:rsidP="004A06A6">
            <w:pPr>
              <w:jc w:val="center"/>
            </w:pPr>
            <w:r w:rsidRPr="004A06A6"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vAlign w:val="bottom"/>
            <w:hideMark/>
          </w:tcPr>
          <w:p w14:paraId="10A74F6E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9EF1DE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CBFC097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FA3C4A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sp45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E7B18E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TSA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938A25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7227AD7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37A4F2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, TG</w:t>
            </w:r>
          </w:p>
        </w:tc>
      </w:tr>
      <w:tr w:rsidR="004A06A6" w:rsidRPr="004A06A6" w14:paraId="6AB02C95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4C314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Tsp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0A60A2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G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29EE6A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1DABF788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43D786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0EC84E86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AB487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TspR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07CC2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NNCASTGNN/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2EF21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C6EFCE"/>
            <w:vAlign w:val="bottom"/>
            <w:hideMark/>
          </w:tcPr>
          <w:p w14:paraId="170A4FF9" w14:textId="77777777" w:rsidR="004A06A6" w:rsidRPr="004A06A6" w:rsidRDefault="004A06A6" w:rsidP="004A06A6">
            <w:pPr>
              <w:rPr>
                <w:color w:val="006100"/>
              </w:rPr>
            </w:pPr>
            <w:r w:rsidRPr="004A06A6">
              <w:rPr>
                <w:color w:val="006100"/>
              </w:rPr>
              <w:t>c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AAC15A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21BC36E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792055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th111I</w:t>
            </w:r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DA2976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NNN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753969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5A2824B2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14B04C" w14:textId="686FD5FD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AB0D9E">
              <w:rPr>
                <w:color w:val="000000"/>
              </w:rPr>
              <w:t>, TG</w:t>
            </w:r>
          </w:p>
        </w:tc>
      </w:tr>
      <w:tr w:rsidR="004A06A6" w:rsidRPr="004A06A6" w14:paraId="31195BC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929627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b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974164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TCTAGA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B47064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5448AF14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716AC3" w14:textId="35168BD2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AB0D9E">
              <w:rPr>
                <w:color w:val="000000"/>
              </w:rPr>
              <w:t>, TA</w:t>
            </w:r>
          </w:p>
        </w:tc>
      </w:tr>
      <w:tr w:rsidR="004A06A6" w:rsidRPr="004A06A6" w14:paraId="3C003801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E3EB0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cm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BCCC7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A N9 T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FD491A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C7CE"/>
            <w:vAlign w:val="bottom"/>
            <w:hideMark/>
          </w:tcPr>
          <w:p w14:paraId="16EA29B0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4E041A" w14:textId="61503642" w:rsidR="004A06A6" w:rsidRPr="004A06A6" w:rsidRDefault="00AB0D9E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4A06A6" w:rsidRPr="004A06A6">
              <w:rPr>
                <w:color w:val="000000"/>
              </w:rPr>
              <w:t>TG</w:t>
            </w:r>
          </w:p>
        </w:tc>
      </w:tr>
      <w:tr w:rsidR="004A06A6" w:rsidRPr="004A06A6" w14:paraId="3AD20DF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71610B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ho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A4C54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TCGA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3200CD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38558C9E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006290" w14:textId="7C29F7F0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</w:p>
        </w:tc>
      </w:tr>
      <w:tr w:rsidR="004A06A6" w:rsidRPr="004A06A6" w14:paraId="618B101A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6FC7C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m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4F01F8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CCCGG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0B4C2E" w14:textId="77777777" w:rsidR="004A06A6" w:rsidRPr="004A06A6" w:rsidRDefault="004A06A6" w:rsidP="004A06A6">
            <w:pPr>
              <w:jc w:val="center"/>
            </w:pPr>
            <w:r w:rsidRPr="004A06A6"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vAlign w:val="bottom"/>
            <w:hideMark/>
          </w:tcPr>
          <w:p w14:paraId="6C764651" w14:textId="77777777" w:rsidR="004A06A6" w:rsidRPr="004A06A6" w:rsidRDefault="004A06A6" w:rsidP="004A06A6">
            <w:pPr>
              <w:rPr>
                <w:color w:val="9C6500"/>
              </w:rPr>
            </w:pPr>
            <w:r w:rsidRPr="004A06A6">
              <w:rPr>
                <w:color w:val="9C6500"/>
              </w:rPr>
              <w:t>p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7487D1" w14:textId="77777777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 </w:t>
            </w:r>
          </w:p>
        </w:tc>
      </w:tr>
      <w:tr w:rsidR="004A06A6" w:rsidRPr="004A06A6" w14:paraId="5CEB51AF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F5919C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Xmn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DFD12F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A N4 T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68C4CD" w14:textId="77777777" w:rsidR="004A06A6" w:rsidRPr="004A06A6" w:rsidRDefault="004A06A6" w:rsidP="004A06A6">
            <w:pPr>
              <w:jc w:val="center"/>
            </w:pPr>
            <w:r w:rsidRPr="004A06A6"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EB9C"/>
            <w:vAlign w:val="bottom"/>
            <w:hideMark/>
          </w:tcPr>
          <w:p w14:paraId="0452C651" w14:textId="77777777" w:rsidR="004A06A6" w:rsidRPr="004A06A6" w:rsidRDefault="004A06A6" w:rsidP="004A06A6">
            <w:pPr>
              <w:rPr>
                <w:color w:val="9C6500"/>
              </w:rPr>
            </w:pPr>
            <w:proofErr w:type="spellStart"/>
            <w:r w:rsidRPr="004A06A6">
              <w:rPr>
                <w:color w:val="9C6500"/>
              </w:rPr>
              <w:t>vp</w:t>
            </w:r>
            <w:proofErr w:type="spellEnd"/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68EBCBB" w14:textId="4CF7C1A5" w:rsidR="004A06A6" w:rsidRPr="004A06A6" w:rsidRDefault="00533E76" w:rsidP="004A06A6">
            <w:pPr>
              <w:rPr>
                <w:color w:val="000000"/>
              </w:rPr>
            </w:pPr>
            <w:r>
              <w:rPr>
                <w:color w:val="000000"/>
              </w:rPr>
              <w:t xml:space="preserve">TC, </w:t>
            </w:r>
            <w:r w:rsidR="00AB0D9E">
              <w:rPr>
                <w:color w:val="000000"/>
              </w:rPr>
              <w:t>TG, TT</w:t>
            </w:r>
          </w:p>
        </w:tc>
      </w:tr>
      <w:tr w:rsidR="004A06A6" w:rsidRPr="004A06A6" w14:paraId="67A33FA4" w14:textId="77777777" w:rsidTr="004A06A6">
        <w:trPr>
          <w:trHeight w:val="32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A99B3D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proofErr w:type="spellStart"/>
            <w:r w:rsidRPr="004A06A6">
              <w:rPr>
                <w:color w:val="000000"/>
              </w:rPr>
              <w:t>ZraI</w:t>
            </w:r>
            <w:proofErr w:type="spellEnd"/>
          </w:p>
        </w:tc>
        <w:tc>
          <w:tcPr>
            <w:tcW w:w="3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B545E1" w14:textId="77777777" w:rsidR="004A06A6" w:rsidRPr="004A06A6" w:rsidRDefault="004A06A6" w:rsidP="004A06A6">
            <w:pPr>
              <w:jc w:val="center"/>
              <w:rPr>
                <w:color w:val="000000"/>
              </w:rPr>
            </w:pPr>
            <w:r w:rsidRPr="004A06A6">
              <w:rPr>
                <w:color w:val="000000"/>
              </w:rPr>
              <w:t>GACGTC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46B6F6" w14:textId="77777777" w:rsidR="004A06A6" w:rsidRPr="004A06A6" w:rsidRDefault="004A06A6" w:rsidP="004A06A6">
            <w:pPr>
              <w:jc w:val="center"/>
            </w:pPr>
            <w:r w:rsidRPr="004A06A6"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EDEDED" w:fill="FFC7CE"/>
            <w:vAlign w:val="bottom"/>
            <w:hideMark/>
          </w:tcPr>
          <w:p w14:paraId="23E5B643" w14:textId="77777777" w:rsidR="004A06A6" w:rsidRPr="004A06A6" w:rsidRDefault="004A06A6" w:rsidP="004A06A6">
            <w:pPr>
              <w:rPr>
                <w:color w:val="9C0006"/>
              </w:rPr>
            </w:pPr>
            <w:r w:rsidRPr="004A06A6">
              <w:rPr>
                <w:color w:val="9C0006"/>
              </w:rPr>
              <w:t>x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8DF956" w14:textId="38D50D24" w:rsidR="004A06A6" w:rsidRPr="004A06A6" w:rsidRDefault="004A06A6" w:rsidP="004A06A6">
            <w:pPr>
              <w:rPr>
                <w:color w:val="000000"/>
              </w:rPr>
            </w:pPr>
            <w:r w:rsidRPr="004A06A6">
              <w:rPr>
                <w:color w:val="000000"/>
              </w:rPr>
              <w:t>TC</w:t>
            </w:r>
            <w:r w:rsidR="00AB0D9E">
              <w:rPr>
                <w:color w:val="000000"/>
              </w:rPr>
              <w:t>, TG</w:t>
            </w:r>
          </w:p>
        </w:tc>
      </w:tr>
    </w:tbl>
    <w:p w14:paraId="0F77426D" w14:textId="77777777" w:rsidR="004A06A6" w:rsidRDefault="004A06A6" w:rsidP="00731099">
      <w:pPr>
        <w:spacing w:line="360" w:lineRule="auto"/>
        <w:rPr>
          <w:rFonts w:ascii="Times" w:hAnsi="Times"/>
        </w:rPr>
      </w:pPr>
    </w:p>
    <w:p w14:paraId="4922954F" w14:textId="0B256DAE" w:rsidR="00857F09" w:rsidRDefault="00857F09" w:rsidP="00731099">
      <w:pPr>
        <w:spacing w:line="360" w:lineRule="auto"/>
        <w:rPr>
          <w:rFonts w:ascii="Times" w:hAnsi="Times"/>
        </w:rPr>
      </w:pPr>
    </w:p>
    <w:p w14:paraId="35ED6F6C" w14:textId="69C9099A" w:rsidR="001D42D2" w:rsidRDefault="001D42D2" w:rsidP="00731099">
      <w:pPr>
        <w:spacing w:line="360" w:lineRule="auto"/>
        <w:rPr>
          <w:rFonts w:ascii="Times" w:hAnsi="Times"/>
        </w:rPr>
      </w:pPr>
    </w:p>
    <w:p w14:paraId="60824A4F" w14:textId="02F8EDD8" w:rsidR="001D42D2" w:rsidRDefault="001D42D2" w:rsidP="00731099">
      <w:pPr>
        <w:spacing w:line="360" w:lineRule="auto"/>
        <w:rPr>
          <w:rFonts w:ascii="Times" w:hAnsi="Times"/>
        </w:rPr>
      </w:pPr>
    </w:p>
    <w:p w14:paraId="22C91C43" w14:textId="0F1B59B7" w:rsidR="001D42D2" w:rsidRDefault="001D42D2" w:rsidP="00731099">
      <w:pPr>
        <w:spacing w:line="360" w:lineRule="auto"/>
        <w:rPr>
          <w:rFonts w:ascii="Times" w:hAnsi="Times"/>
        </w:rPr>
      </w:pPr>
    </w:p>
    <w:p w14:paraId="274D813F" w14:textId="32C9D77C" w:rsidR="001D42D2" w:rsidRDefault="001D42D2" w:rsidP="00731099">
      <w:pPr>
        <w:spacing w:line="360" w:lineRule="auto"/>
        <w:rPr>
          <w:rFonts w:ascii="Times" w:hAnsi="Times"/>
        </w:rPr>
      </w:pPr>
    </w:p>
    <w:p w14:paraId="045C718A" w14:textId="63B32A50" w:rsidR="001D42D2" w:rsidRDefault="001D42D2" w:rsidP="00731099">
      <w:pPr>
        <w:spacing w:line="360" w:lineRule="auto"/>
        <w:rPr>
          <w:rFonts w:ascii="Times" w:hAnsi="Times"/>
        </w:rPr>
      </w:pPr>
    </w:p>
    <w:p w14:paraId="6B6B30F4" w14:textId="280AB700" w:rsidR="001D42D2" w:rsidRDefault="001D42D2" w:rsidP="00731099">
      <w:pPr>
        <w:spacing w:line="360" w:lineRule="auto"/>
        <w:rPr>
          <w:rFonts w:ascii="Times" w:hAnsi="Times"/>
        </w:rPr>
      </w:pPr>
    </w:p>
    <w:p w14:paraId="3E1B475B" w14:textId="29B70B13" w:rsidR="001D42D2" w:rsidRDefault="001D42D2" w:rsidP="00731099">
      <w:pPr>
        <w:spacing w:line="360" w:lineRule="auto"/>
        <w:rPr>
          <w:rFonts w:ascii="Times" w:hAnsi="Times"/>
        </w:rPr>
      </w:pPr>
    </w:p>
    <w:p w14:paraId="6E30A35A" w14:textId="322120A5" w:rsidR="001D42D2" w:rsidRDefault="001D42D2" w:rsidP="00731099">
      <w:pPr>
        <w:spacing w:line="360" w:lineRule="auto"/>
        <w:rPr>
          <w:rFonts w:ascii="Times" w:hAnsi="Times"/>
        </w:rPr>
      </w:pPr>
    </w:p>
    <w:p w14:paraId="3BEE3534" w14:textId="346369E1" w:rsidR="001D42D2" w:rsidRDefault="001D42D2" w:rsidP="00731099">
      <w:pPr>
        <w:spacing w:line="360" w:lineRule="auto"/>
        <w:rPr>
          <w:rFonts w:ascii="Times" w:hAnsi="Times"/>
        </w:rPr>
      </w:pPr>
    </w:p>
    <w:p w14:paraId="64E1A318" w14:textId="613F4417" w:rsidR="001D42D2" w:rsidRDefault="001D42D2" w:rsidP="00731099">
      <w:pPr>
        <w:spacing w:line="360" w:lineRule="auto"/>
        <w:rPr>
          <w:rFonts w:ascii="Times" w:hAnsi="Times"/>
        </w:rPr>
      </w:pPr>
    </w:p>
    <w:p w14:paraId="53241BFE" w14:textId="138D0949" w:rsidR="001D42D2" w:rsidRDefault="001D42D2" w:rsidP="00731099">
      <w:pPr>
        <w:spacing w:line="360" w:lineRule="auto"/>
        <w:rPr>
          <w:rFonts w:ascii="Times" w:hAnsi="Times"/>
        </w:rPr>
      </w:pPr>
    </w:p>
    <w:p w14:paraId="24AA0219" w14:textId="6D421473" w:rsidR="001D42D2" w:rsidRDefault="001D42D2" w:rsidP="00731099">
      <w:pPr>
        <w:spacing w:line="360" w:lineRule="auto"/>
        <w:rPr>
          <w:rFonts w:ascii="Times" w:hAnsi="Times"/>
        </w:rPr>
      </w:pPr>
    </w:p>
    <w:p w14:paraId="1B17617D" w14:textId="3B31E508" w:rsidR="001D42D2" w:rsidRDefault="001D42D2" w:rsidP="00731099">
      <w:pPr>
        <w:spacing w:line="360" w:lineRule="auto"/>
        <w:rPr>
          <w:rFonts w:ascii="Times" w:hAnsi="Times"/>
        </w:rPr>
      </w:pPr>
    </w:p>
    <w:p w14:paraId="5964872B" w14:textId="43703659" w:rsidR="009C3DF6" w:rsidRDefault="009C3DF6" w:rsidP="00731099">
      <w:pPr>
        <w:spacing w:line="360" w:lineRule="auto"/>
        <w:rPr>
          <w:rFonts w:ascii="Times" w:hAnsi="Times"/>
        </w:rPr>
      </w:pPr>
    </w:p>
    <w:p w14:paraId="42E1DAAF" w14:textId="69E87655" w:rsidR="005E66DB" w:rsidRDefault="005E66DB" w:rsidP="00731099">
      <w:pPr>
        <w:spacing w:line="360" w:lineRule="auto"/>
        <w:rPr>
          <w:rFonts w:ascii="Times" w:hAnsi="Times"/>
        </w:rPr>
      </w:pPr>
    </w:p>
    <w:p w14:paraId="1610838E" w14:textId="77777777" w:rsidR="005E66DB" w:rsidRDefault="005E66DB" w:rsidP="00731099">
      <w:pPr>
        <w:spacing w:line="360" w:lineRule="auto"/>
        <w:rPr>
          <w:rFonts w:ascii="Times" w:hAnsi="Times"/>
        </w:rPr>
      </w:pPr>
    </w:p>
    <w:p w14:paraId="50FE85E3" w14:textId="0877CC95" w:rsidR="00D60D32" w:rsidRDefault="009C3DF6" w:rsidP="009C3DF6">
      <w:pPr>
        <w:rPr>
          <w:rFonts w:ascii="Times" w:hAnsi="Times"/>
          <w:b/>
          <w:sz w:val="18"/>
          <w:szCs w:val="18"/>
        </w:rPr>
      </w:pPr>
      <w:r w:rsidRPr="00FC0D1A">
        <w:rPr>
          <w:rFonts w:ascii="Times" w:hAnsi="Times"/>
          <w:b/>
          <w:sz w:val="18"/>
          <w:szCs w:val="18"/>
        </w:rPr>
        <w:br w:type="page"/>
      </w:r>
    </w:p>
    <w:p w14:paraId="7DB5D6C2" w14:textId="6A476BC6" w:rsidR="00731099" w:rsidRDefault="00731099" w:rsidP="00DD262D">
      <w:pPr>
        <w:spacing w:line="360" w:lineRule="auto"/>
        <w:rPr>
          <w:rFonts w:ascii="Times" w:hAnsi="Times"/>
          <w:b/>
        </w:rPr>
      </w:pPr>
      <w:r>
        <w:rPr>
          <w:rFonts w:ascii="Times" w:hAnsi="Times"/>
          <w:b/>
        </w:rPr>
        <w:lastRenderedPageBreak/>
        <w:t xml:space="preserve">Supplementary Figure 1. </w:t>
      </w:r>
    </w:p>
    <w:p w14:paraId="43FCCCDC" w14:textId="25233A02" w:rsidR="00731099" w:rsidRPr="00105FF4" w:rsidRDefault="00731099" w:rsidP="00DD262D">
      <w:pPr>
        <w:spacing w:line="360" w:lineRule="auto"/>
        <w:rPr>
          <w:rFonts w:ascii="Times" w:hAnsi="Times"/>
        </w:rPr>
      </w:pPr>
      <w:r w:rsidRPr="00731099">
        <w:rPr>
          <w:rFonts w:ascii="Times" w:hAnsi="Times"/>
          <w:b/>
        </w:rPr>
        <w:t xml:space="preserve">Chemical structures of phage </w:t>
      </w:r>
      <w:r w:rsidR="00F52CAC">
        <w:rPr>
          <w:rFonts w:ascii="Times" w:hAnsi="Times"/>
          <w:b/>
        </w:rPr>
        <w:t xml:space="preserve">nucleotide </w:t>
      </w:r>
      <w:r w:rsidRPr="00731099">
        <w:rPr>
          <w:rFonts w:ascii="Times" w:hAnsi="Times"/>
          <w:b/>
        </w:rPr>
        <w:t>modifications</w:t>
      </w:r>
      <w:r w:rsidR="00F52CAC">
        <w:rPr>
          <w:rFonts w:ascii="Times" w:hAnsi="Times"/>
          <w:b/>
        </w:rPr>
        <w:t xml:space="preserve"> </w:t>
      </w:r>
      <w:r w:rsidR="00F52CAC" w:rsidRPr="00813258">
        <w:rPr>
          <w:rFonts w:ascii="Times" w:hAnsi="Times"/>
          <w:b/>
          <w:color w:val="000000" w:themeColor="text1"/>
        </w:rPr>
        <w:t>(</w:t>
      </w:r>
      <w:proofErr w:type="spellStart"/>
      <w:r w:rsidR="00813258" w:rsidRPr="00813258">
        <w:rPr>
          <w:rFonts w:ascii="Times" w:hAnsi="Times"/>
          <w:b/>
          <w:color w:val="000000" w:themeColor="text1"/>
        </w:rPr>
        <w:t>nt</w:t>
      </w:r>
      <w:proofErr w:type="spellEnd"/>
      <w:r w:rsidR="00813258" w:rsidRPr="00813258">
        <w:rPr>
          <w:rFonts w:ascii="Times" w:hAnsi="Times"/>
          <w:b/>
          <w:color w:val="000000" w:themeColor="text1"/>
        </w:rPr>
        <w:t xml:space="preserve"> </w:t>
      </w:r>
      <w:r w:rsidR="00F52CAC" w:rsidRPr="00813258">
        <w:rPr>
          <w:rFonts w:ascii="Times" w:hAnsi="Times"/>
          <w:b/>
          <w:color w:val="000000" w:themeColor="text1"/>
        </w:rPr>
        <w:t>substitutions)</w:t>
      </w:r>
      <w:r w:rsidRPr="00731099">
        <w:rPr>
          <w:rFonts w:ascii="Times" w:hAnsi="Times"/>
          <w:b/>
        </w:rPr>
        <w:t xml:space="preserve"> </w:t>
      </w:r>
      <w:r w:rsidRPr="00570C44">
        <w:rPr>
          <w:rFonts w:ascii="Times" w:hAnsi="Times"/>
          <w:b/>
        </w:rPr>
        <w:t>discussed in this work.</w:t>
      </w:r>
    </w:p>
    <w:p w14:paraId="544BDB7A" w14:textId="50A19AD2" w:rsidR="00731099" w:rsidRDefault="00731099" w:rsidP="00731099">
      <w:pPr>
        <w:spacing w:line="360" w:lineRule="auto"/>
        <w:rPr>
          <w:rFonts w:ascii="Times" w:hAnsi="Times"/>
          <w:b/>
        </w:rPr>
      </w:pPr>
      <w:r w:rsidRPr="00315BD1">
        <w:rPr>
          <w:rFonts w:ascii="Times" w:hAnsi="Times"/>
          <w:i/>
        </w:rPr>
        <w:t>Salmonella</w:t>
      </w:r>
      <w:r w:rsidRPr="00315BD1">
        <w:rPr>
          <w:rFonts w:ascii="Times" w:hAnsi="Times"/>
        </w:rPr>
        <w:t xml:space="preserve"> phage </w:t>
      </w:r>
      <w:proofErr w:type="spellStart"/>
      <w:r w:rsidRPr="00315BD1">
        <w:rPr>
          <w:rFonts w:ascii="Times" w:hAnsi="Times"/>
        </w:rPr>
        <w:t>Vi</w:t>
      </w:r>
      <w:r>
        <w:rPr>
          <w:rFonts w:ascii="Times" w:hAnsi="Times"/>
        </w:rPr>
        <w:t>I</w:t>
      </w:r>
      <w:proofErr w:type="spellEnd"/>
      <w:r w:rsidR="00F43B0F">
        <w:rPr>
          <w:rFonts w:ascii="Times" w:hAnsi="Times"/>
        </w:rPr>
        <w:t xml:space="preserve"> (Vi1)</w:t>
      </w:r>
      <w:r w:rsidRPr="00315BD1">
        <w:rPr>
          <w:rFonts w:ascii="Times" w:hAnsi="Times"/>
        </w:rPr>
        <w:t xml:space="preserve"> with </w:t>
      </w:r>
      <w:r w:rsidRPr="00315BD1">
        <w:rPr>
          <w:rFonts w:ascii="Times" w:hAnsi="Times" w:cs="Arial"/>
          <w:color w:val="000000"/>
          <w:shd w:val="clear" w:color="auto" w:fill="FFFFFF"/>
        </w:rPr>
        <w:t>5-(2-aminoethoxy)</w:t>
      </w:r>
      <w:proofErr w:type="spellStart"/>
      <w:r w:rsidRPr="00315BD1">
        <w:rPr>
          <w:rFonts w:ascii="Times" w:hAnsi="Times" w:cs="Arial"/>
          <w:color w:val="000000"/>
          <w:shd w:val="clear" w:color="auto" w:fill="FFFFFF"/>
        </w:rPr>
        <w:t>methyl</w:t>
      </w:r>
      <w:r>
        <w:rPr>
          <w:rFonts w:ascii="Times" w:hAnsi="Times" w:cs="Arial"/>
          <w:color w:val="000000"/>
          <w:shd w:val="clear" w:color="auto" w:fill="FFFFFF"/>
        </w:rPr>
        <w:t>dU</w:t>
      </w:r>
      <w:proofErr w:type="spellEnd"/>
      <w:r w:rsidRPr="00315BD1">
        <w:rPr>
          <w:rFonts w:ascii="Times" w:hAnsi="Times" w:cs="Arial"/>
          <w:color w:val="000000"/>
          <w:shd w:val="clear" w:color="auto" w:fill="FFFFFF"/>
        </w:rPr>
        <w:t xml:space="preserve"> (5</w:t>
      </w:r>
      <w:r>
        <w:rPr>
          <w:rFonts w:ascii="Times" w:hAnsi="Times" w:cs="Arial"/>
          <w:color w:val="000000"/>
          <w:shd w:val="clear" w:color="auto" w:fill="FFFFFF"/>
        </w:rPr>
        <w:t>-</w:t>
      </w:r>
      <w:r w:rsidRPr="00315BD1">
        <w:rPr>
          <w:rFonts w:ascii="Times" w:hAnsi="Times" w:cs="Arial"/>
          <w:i/>
          <w:iCs/>
          <w:color w:val="000000"/>
          <w:shd w:val="clear" w:color="auto" w:fill="FFFFFF"/>
        </w:rPr>
        <w:t>N</w:t>
      </w:r>
      <w:r w:rsidRPr="00315BD1">
        <w:rPr>
          <w:rFonts w:ascii="Times" w:hAnsi="Times" w:cs="Arial"/>
          <w:color w:val="000000"/>
          <w:shd w:val="clear" w:color="auto" w:fill="FFFFFF"/>
        </w:rPr>
        <w:t>e</w:t>
      </w:r>
      <w:r w:rsidRPr="00315BD1">
        <w:rPr>
          <w:rFonts w:ascii="Times" w:hAnsi="Times" w:cs="Arial"/>
          <w:i/>
          <w:iCs/>
          <w:color w:val="000000"/>
          <w:shd w:val="clear" w:color="auto" w:fill="FFFFFF"/>
        </w:rPr>
        <w:t>O</w:t>
      </w:r>
      <w:r w:rsidRPr="00315BD1">
        <w:rPr>
          <w:rFonts w:ascii="Times" w:hAnsi="Times" w:cs="Arial"/>
          <w:color w:val="000000"/>
          <w:shd w:val="clear" w:color="auto" w:fill="FFFFFF"/>
        </w:rPr>
        <w:t>mdU)</w:t>
      </w:r>
      <w:r>
        <w:rPr>
          <w:rFonts w:ascii="Times" w:hAnsi="Times" w:cs="Arial"/>
          <w:color w:val="000000"/>
          <w:shd w:val="clear" w:color="auto" w:fill="FFFFFF"/>
        </w:rPr>
        <w:t xml:space="preserve">, </w:t>
      </w:r>
      <w:r w:rsidRPr="008E40B7">
        <w:rPr>
          <w:rFonts w:ascii="Times" w:hAnsi="Times" w:cs="Arial"/>
          <w:i/>
          <w:color w:val="000000"/>
          <w:shd w:val="clear" w:color="auto" w:fill="FFFFFF"/>
        </w:rPr>
        <w:t>Pseudomonas</w:t>
      </w:r>
      <w:r>
        <w:rPr>
          <w:rFonts w:ascii="Times" w:hAnsi="Times" w:cs="Arial"/>
          <w:color w:val="000000"/>
          <w:shd w:val="clear" w:color="auto" w:fill="FFFFFF"/>
        </w:rPr>
        <w:t xml:space="preserve"> phage M6 DNA with </w:t>
      </w:r>
      <w:r w:rsidRPr="00315BD1">
        <w:rPr>
          <w:rFonts w:ascii="Times" w:hAnsi="Times" w:cs="Arial"/>
          <w:color w:val="000000"/>
          <w:shd w:val="clear" w:color="auto" w:fill="FFFFFF"/>
        </w:rPr>
        <w:t>5-(2-aminoethyl)</w:t>
      </w:r>
      <w:proofErr w:type="spellStart"/>
      <w:r>
        <w:rPr>
          <w:rFonts w:ascii="Times" w:hAnsi="Times" w:cs="Arial"/>
          <w:color w:val="000000"/>
          <w:shd w:val="clear" w:color="auto" w:fill="FFFFFF"/>
        </w:rPr>
        <w:t>dU</w:t>
      </w:r>
      <w:proofErr w:type="spellEnd"/>
      <w:r w:rsidRPr="00315BD1">
        <w:rPr>
          <w:rFonts w:ascii="Times" w:hAnsi="Times" w:cs="Arial"/>
          <w:color w:val="000000"/>
          <w:shd w:val="clear" w:color="auto" w:fill="FFFFFF"/>
        </w:rPr>
        <w:t xml:space="preserve"> (5</w:t>
      </w:r>
      <w:r>
        <w:rPr>
          <w:rFonts w:ascii="Times" w:hAnsi="Times" w:cs="Arial"/>
          <w:color w:val="000000"/>
          <w:shd w:val="clear" w:color="auto" w:fill="FFFFFF"/>
        </w:rPr>
        <w:t>-</w:t>
      </w:r>
      <w:r w:rsidRPr="00315BD1">
        <w:rPr>
          <w:rFonts w:ascii="Times" w:hAnsi="Times" w:cs="Arial"/>
          <w:i/>
          <w:iCs/>
          <w:color w:val="000000"/>
          <w:shd w:val="clear" w:color="auto" w:fill="FFFFFF"/>
        </w:rPr>
        <w:t>N</w:t>
      </w:r>
      <w:r w:rsidRPr="00315BD1">
        <w:rPr>
          <w:rFonts w:ascii="Times" w:hAnsi="Times" w:cs="Arial"/>
          <w:color w:val="000000"/>
          <w:shd w:val="clear" w:color="auto" w:fill="FFFFFF"/>
        </w:rPr>
        <w:t>edU)</w:t>
      </w:r>
      <w:r w:rsidR="00054063">
        <w:rPr>
          <w:rFonts w:ascii="Times" w:hAnsi="Times" w:cs="Arial"/>
          <w:color w:val="000000"/>
          <w:shd w:val="clear" w:color="auto" w:fill="FFFFFF"/>
        </w:rPr>
        <w:t xml:space="preserve"> </w:t>
      </w:r>
      <w:r w:rsidR="00054063">
        <w:rPr>
          <w:rFonts w:ascii="Times" w:hAnsi="Times" w:cs="Arial"/>
          <w:color w:val="000000"/>
          <w:shd w:val="clear" w:color="auto" w:fill="FFFFFF"/>
        </w:rPr>
        <w:fldChar w:fldCharType="begin">
          <w:fldData xml:space="preserve">PEVuZE5vdGU+PENpdGU+PEF1dGhvcj5MZWU8L0F1dGhvcj48WWVhcj4yMDE4PC9ZZWFyPjxSZWNO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</w:fldData>
        </w:fldChar>
      </w:r>
      <w:r w:rsidR="004D2D27">
        <w:rPr>
          <w:rFonts w:ascii="Times" w:hAnsi="Times" w:cs="Arial"/>
          <w:color w:val="000000"/>
          <w:shd w:val="clear" w:color="auto" w:fill="FFFFFF"/>
        </w:rPr>
        <w:instrText xml:space="preserve"> ADDIN EN.CITE </w:instrText>
      </w:r>
      <w:r w:rsidR="004D2D27">
        <w:rPr>
          <w:rFonts w:ascii="Times" w:hAnsi="Times" w:cs="Arial"/>
          <w:color w:val="000000"/>
          <w:shd w:val="clear" w:color="auto" w:fill="FFFFFF"/>
        </w:rPr>
        <w:fldChar w:fldCharType="begin">
          <w:fldData xml:space="preserve">PEVuZE5vdGU+PENpdGU+PEF1dGhvcj5MZWU8L0F1dGhvcj48WWVhcj4yMDE4PC9ZZWFyPjxSZWNO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</w:fldData>
        </w:fldChar>
      </w:r>
      <w:r w:rsidR="004D2D27">
        <w:rPr>
          <w:rFonts w:ascii="Times" w:hAnsi="Times" w:cs="Arial"/>
          <w:color w:val="000000"/>
          <w:shd w:val="clear" w:color="auto" w:fill="FFFFFF"/>
        </w:rPr>
        <w:instrText xml:space="preserve"> ADDIN EN.CITE.DATA </w:instrText>
      </w:r>
      <w:r w:rsidR="004D2D27">
        <w:rPr>
          <w:rFonts w:ascii="Times" w:hAnsi="Times" w:cs="Arial"/>
          <w:color w:val="000000"/>
          <w:shd w:val="clear" w:color="auto" w:fill="FFFFFF"/>
        </w:rPr>
      </w:r>
      <w:r w:rsidR="004D2D27">
        <w:rPr>
          <w:rFonts w:ascii="Times" w:hAnsi="Times" w:cs="Arial"/>
          <w:color w:val="000000"/>
          <w:shd w:val="clear" w:color="auto" w:fill="FFFFFF"/>
        </w:rPr>
        <w:fldChar w:fldCharType="end"/>
      </w:r>
      <w:r w:rsidR="00054063">
        <w:rPr>
          <w:rFonts w:ascii="Times" w:hAnsi="Times" w:cs="Arial"/>
          <w:color w:val="000000"/>
          <w:shd w:val="clear" w:color="auto" w:fill="FFFFFF"/>
        </w:rPr>
      </w:r>
      <w:r w:rsidR="00054063">
        <w:rPr>
          <w:rFonts w:ascii="Times" w:hAnsi="Times" w:cs="Arial"/>
          <w:color w:val="000000"/>
          <w:shd w:val="clear" w:color="auto" w:fill="FFFFFF"/>
        </w:rPr>
        <w:fldChar w:fldCharType="separate"/>
      </w:r>
      <w:r w:rsidR="004D2D27">
        <w:rPr>
          <w:rFonts w:ascii="Times" w:hAnsi="Times" w:cs="Arial"/>
          <w:noProof/>
          <w:color w:val="000000"/>
          <w:shd w:val="clear" w:color="auto" w:fill="FFFFFF"/>
        </w:rPr>
        <w:t>[2]</w:t>
      </w:r>
      <w:r w:rsidR="00054063">
        <w:rPr>
          <w:rFonts w:ascii="Times" w:hAnsi="Times" w:cs="Arial"/>
          <w:color w:val="000000"/>
          <w:shd w:val="clear" w:color="auto" w:fill="FFFFFF"/>
        </w:rPr>
        <w:fldChar w:fldCharType="end"/>
      </w:r>
      <w:r w:rsidRPr="00315BD1">
        <w:rPr>
          <w:rFonts w:ascii="Times" w:hAnsi="Times" w:cs="Arial"/>
          <w:color w:val="000000"/>
          <w:shd w:val="clear" w:color="auto" w:fill="FFFFFF"/>
        </w:rPr>
        <w:t xml:space="preserve">, </w:t>
      </w:r>
      <w:proofErr w:type="spellStart"/>
      <w:r w:rsidRPr="00465F69">
        <w:rPr>
          <w:rFonts w:ascii="Times" w:hAnsi="Times" w:cs="Arial"/>
          <w:i/>
          <w:color w:val="000000"/>
          <w:shd w:val="clear" w:color="auto" w:fill="FFFFFF"/>
        </w:rPr>
        <w:t>Delftia</w:t>
      </w:r>
      <w:proofErr w:type="spellEnd"/>
      <w:r>
        <w:rPr>
          <w:rFonts w:ascii="Times" w:hAnsi="Times" w:cs="Arial"/>
          <w:color w:val="000000"/>
          <w:shd w:val="clear" w:color="auto" w:fill="FFFFFF"/>
        </w:rPr>
        <w:t xml:space="preserve"> phage </w:t>
      </w:r>
      <w:r w:rsidR="00F52CAC">
        <w:rPr>
          <w:rFonts w:ascii="Times" w:hAnsi="Times" w:cs="Arial"/>
          <w:color w:val="000000"/>
          <w:shd w:val="clear" w:color="auto" w:fill="FFFFFF"/>
        </w:rPr>
        <w:t>phi</w:t>
      </w:r>
      <w:r w:rsidR="008E1022">
        <w:rPr>
          <w:rFonts w:ascii="Times" w:hAnsi="Times" w:cs="Arial"/>
          <w:color w:val="000000"/>
          <w:shd w:val="clear" w:color="auto" w:fill="FFFFFF"/>
        </w:rPr>
        <w:t xml:space="preserve"> </w:t>
      </w:r>
      <w:r w:rsidR="00F52CAC">
        <w:rPr>
          <w:rFonts w:ascii="Times" w:hAnsi="Times" w:cs="Arial"/>
          <w:color w:val="000000"/>
          <w:shd w:val="clear" w:color="auto" w:fill="FFFFFF"/>
        </w:rPr>
        <w:t>W-14</w:t>
      </w:r>
      <w:r>
        <w:rPr>
          <w:rFonts w:ascii="Times" w:hAnsi="Times" w:cs="Arial"/>
          <w:color w:val="000000"/>
          <w:shd w:val="clear" w:color="auto" w:fill="FFFFFF"/>
        </w:rPr>
        <w:t xml:space="preserve"> </w:t>
      </w:r>
      <w:r w:rsidRPr="00465F69">
        <w:rPr>
          <w:rFonts w:ascii="Times" w:hAnsi="Times" w:cs="Arial"/>
          <w:color w:val="000000"/>
          <w:shd w:val="clear" w:color="auto" w:fill="FFFFFF"/>
        </w:rPr>
        <w:t xml:space="preserve">with </w:t>
      </w:r>
      <w:r>
        <w:rPr>
          <w:rFonts w:ascii="Symbol" w:hAnsi="Symbol" w:cs="Arial"/>
          <w:color w:val="000000"/>
          <w:shd w:val="clear" w:color="auto" w:fill="FFFFFF"/>
        </w:rPr>
        <w:t></w:t>
      </w:r>
      <w:r w:rsidRPr="00465F69">
        <w:rPr>
          <w:rFonts w:ascii="Times" w:hAnsi="Times" w:cs="Arial"/>
          <w:color w:val="000000"/>
          <w:shd w:val="clear" w:color="auto" w:fill="FFFFFF"/>
        </w:rPr>
        <w:t>-</w:t>
      </w:r>
      <w:proofErr w:type="spellStart"/>
      <w:r w:rsidRPr="00465F69">
        <w:rPr>
          <w:rFonts w:ascii="Times" w:hAnsi="Times" w:cs="Arial"/>
          <w:color w:val="000000"/>
          <w:shd w:val="clear" w:color="auto" w:fill="FFFFFF"/>
        </w:rPr>
        <w:t>putrescinylthy</w:t>
      </w:r>
      <w:r>
        <w:rPr>
          <w:rFonts w:ascii="Times" w:hAnsi="Times" w:cs="Arial"/>
          <w:color w:val="000000"/>
          <w:shd w:val="clear" w:color="auto" w:fill="FFFFFF"/>
        </w:rPr>
        <w:t>mine</w:t>
      </w:r>
      <w:proofErr w:type="spellEnd"/>
      <w:r w:rsidRPr="00465F69">
        <w:rPr>
          <w:rFonts w:ascii="Times" w:hAnsi="Times" w:cs="Arial"/>
          <w:color w:val="000000"/>
          <w:shd w:val="clear" w:color="auto" w:fill="FFFFFF"/>
        </w:rPr>
        <w:t xml:space="preserve"> (</w:t>
      </w:r>
      <w:proofErr w:type="spellStart"/>
      <w:r w:rsidRPr="00465F69">
        <w:rPr>
          <w:rFonts w:ascii="Times" w:hAnsi="Times" w:cs="Arial"/>
          <w:color w:val="000000"/>
          <w:shd w:val="clear" w:color="auto" w:fill="FFFFFF"/>
        </w:rPr>
        <w:t>putT</w:t>
      </w:r>
      <w:proofErr w:type="spellEnd"/>
      <w:r w:rsidRPr="00465F69">
        <w:rPr>
          <w:rFonts w:ascii="Times" w:hAnsi="Times" w:cs="Arial"/>
          <w:color w:val="000000"/>
          <w:shd w:val="clear" w:color="auto" w:fill="FFFFFF"/>
        </w:rPr>
        <w:t>)</w:t>
      </w:r>
      <w:r w:rsidR="00054063">
        <w:rPr>
          <w:rFonts w:ascii="Times" w:hAnsi="Times" w:cs="Arial"/>
          <w:color w:val="000000"/>
          <w:shd w:val="clear" w:color="auto" w:fill="FFFFFF"/>
        </w:rPr>
        <w:t xml:space="preserve"> </w:t>
      </w:r>
      <w:r w:rsidR="00054063">
        <w:rPr>
          <w:rFonts w:ascii="Times" w:hAnsi="Times" w:cs="Arial"/>
          <w:color w:val="000000"/>
          <w:shd w:val="clear" w:color="auto" w:fill="FFFFFF"/>
        </w:rPr>
        <w:fldChar w:fldCharType="begin"/>
      </w:r>
      <w:r w:rsidR="004D2D27">
        <w:rPr>
          <w:rFonts w:ascii="Times" w:hAnsi="Times" w:cs="Arial"/>
          <w:color w:val="000000"/>
          <w:shd w:val="clear" w:color="auto" w:fill="FFFFFF"/>
        </w:rPr>
        <w:instrText xml:space="preserve"> ADDIN EN.CITE &lt;EndNote&gt;&lt;Cite&gt;&lt;Author&gt;Kropinski&lt;/Author&gt;&lt;Year&gt;1973&lt;/Year&gt;&lt;RecNum&gt;7368&lt;/RecNum&gt;&lt;DisplayText&gt;[3]&lt;/DisplayText&gt;&lt;record&gt;&lt;rec-number&gt;7368&lt;/rec-number&gt;&lt;foreign-keys&gt;&lt;key app="EN" db-id="zar25xpdevepf6e2xwo59v099vrswza2s0xx" timestamp="1548269120"&gt;7368&lt;/key&gt;&lt;/foreign-keys&gt;&lt;ref-type name="Journal Article"&gt;17&lt;/ref-type&gt;&lt;contributors&gt;&lt;authors&gt;&lt;author&gt;Kropinski, A. M.&lt;/author&gt;&lt;author&gt;Bose, R. J.&lt;/author&gt;&lt;author&gt;Warren, R. A.&lt;/author&gt;&lt;/authors&gt;&lt;/contributors&gt;&lt;titles&gt;&lt;title&gt;5-(4-Aminobutylaminomethyl)uracil, an unusual pyrimidine from the deoxyribonucleic acid of bacteriophage phiW-14&lt;/title&gt;&lt;secondary-title&gt;Biochemistry&lt;/secondary-title&gt;&lt;/titles&gt;&lt;periodical&gt;&lt;full-title&gt;Biochemistry&lt;/full-title&gt;&lt;/periodical&gt;&lt;pages&gt;151-7&lt;/pages&gt;&lt;volume&gt;12&lt;/volume&gt;&lt;number&gt;1&lt;/number&gt;&lt;keywords&gt;&lt;keyword&gt;Bacteriophages/analysis&lt;/keyword&gt;&lt;keyword&gt;Bromine&lt;/keyword&gt;&lt;keyword&gt;Butylamines/*analysis/chemical synthesis&lt;/keyword&gt;&lt;keyword&gt;Centrifugation, Density Gradient&lt;/keyword&gt;&lt;keyword&gt;Chemical Phenomena&lt;/keyword&gt;&lt;keyword&gt;Chemistry&lt;/keyword&gt;&lt;keyword&gt;Chromatography, Gel&lt;/keyword&gt;&lt;keyword&gt;Chromatography, Ion Exchange&lt;/keyword&gt;&lt;keyword&gt;Chromatography, Paper&lt;/keyword&gt;&lt;keyword&gt;Chromatography, Thin Layer&lt;/keyword&gt;&lt;keyword&gt;DNA, Viral/*analysis&lt;/keyword&gt;&lt;keyword&gt;Deoxyribonucleotides/analysis&lt;/keyword&gt;&lt;keyword&gt;Deuterium&lt;/keyword&gt;&lt;keyword&gt;Hot Temperature&lt;/keyword&gt;&lt;keyword&gt;Magnetic Resonance Spectroscopy&lt;/keyword&gt;&lt;keyword&gt;Mass Spectrometry&lt;/keyword&gt;&lt;keyword&gt;Methylamines/analysis/chemical synthesis&lt;/keyword&gt;&lt;keyword&gt;Nucleic Acid Denaturation&lt;/keyword&gt;&lt;keyword&gt;Putrescine&lt;/keyword&gt;&lt;keyword&gt;Spectrophotometry, Infrared&lt;/keyword&gt;&lt;keyword&gt;Spectrophotometry, Ultraviolet&lt;/keyword&gt;&lt;keyword&gt;Uracil/*analysis/chemical synthesis&lt;/keyword&gt;&lt;/keywords&gt;&lt;dates&gt;&lt;year&gt;1973&lt;/year&gt;&lt;pub-dates&gt;&lt;date&gt;Jan 2&lt;/date&gt;&lt;/pub-dates&gt;&lt;/dates&gt;&lt;isbn&gt;0006-2960 (Print)&amp;#xD;0006-2960 (Linking)&lt;/isbn&gt;&lt;accession-num&gt;4683479&lt;/accession-num&gt;&lt;urls&gt;&lt;related-urls&gt;&lt;url&gt;https://www.ncbi.nlm.nih.gov/pubmed/4683479&lt;/url&gt;&lt;/related-urls&gt;&lt;/urls&gt;&lt;/record&gt;&lt;/Cite&gt;&lt;/EndNote&gt;</w:instrText>
      </w:r>
      <w:r w:rsidR="00054063">
        <w:rPr>
          <w:rFonts w:ascii="Times" w:hAnsi="Times" w:cs="Arial"/>
          <w:color w:val="000000"/>
          <w:shd w:val="clear" w:color="auto" w:fill="FFFFFF"/>
        </w:rPr>
        <w:fldChar w:fldCharType="separate"/>
      </w:r>
      <w:r w:rsidR="004D2D27">
        <w:rPr>
          <w:rFonts w:ascii="Times" w:hAnsi="Times" w:cs="Arial"/>
          <w:noProof/>
          <w:color w:val="000000"/>
          <w:shd w:val="clear" w:color="auto" w:fill="FFFFFF"/>
        </w:rPr>
        <w:t>[3]</w:t>
      </w:r>
      <w:r w:rsidR="00054063">
        <w:rPr>
          <w:rFonts w:ascii="Times" w:hAnsi="Times" w:cs="Arial"/>
          <w:color w:val="000000"/>
          <w:shd w:val="clear" w:color="auto" w:fill="FFFFFF"/>
        </w:rPr>
        <w:fldChar w:fldCharType="end"/>
      </w:r>
      <w:r>
        <w:rPr>
          <w:rFonts w:ascii="Times" w:hAnsi="Times" w:cs="Arial"/>
          <w:color w:val="000000"/>
          <w:shd w:val="clear" w:color="auto" w:fill="FFFFFF"/>
        </w:rPr>
        <w:t xml:space="preserve">, and </w:t>
      </w:r>
      <w:r w:rsidRPr="008E40B7">
        <w:rPr>
          <w:rFonts w:ascii="Times" w:hAnsi="Times" w:cs="Arial"/>
          <w:i/>
          <w:color w:val="000000"/>
          <w:shd w:val="clear" w:color="auto" w:fill="FFFFFF"/>
        </w:rPr>
        <w:t>Bacillus</w:t>
      </w:r>
      <w:r>
        <w:rPr>
          <w:rFonts w:ascii="Times" w:hAnsi="Times" w:cs="Arial"/>
          <w:color w:val="000000"/>
          <w:shd w:val="clear" w:color="auto" w:fill="FFFFFF"/>
        </w:rPr>
        <w:t xml:space="preserve"> phage SP8 with 5-hydroxymethyldU</w:t>
      </w:r>
      <w:r w:rsidR="008E1BF5">
        <w:rPr>
          <w:rFonts w:ascii="Times" w:hAnsi="Times" w:cs="Arial"/>
          <w:color w:val="000000"/>
          <w:shd w:val="clear" w:color="auto" w:fill="FFFFFF"/>
        </w:rPr>
        <w:t xml:space="preserve"> (5hmdU)</w:t>
      </w:r>
      <w:r w:rsidR="00054063">
        <w:rPr>
          <w:rFonts w:ascii="Times" w:hAnsi="Times" w:cs="Arial"/>
          <w:color w:val="000000"/>
          <w:shd w:val="clear" w:color="auto" w:fill="FFFFFF"/>
        </w:rPr>
        <w:t xml:space="preserve"> </w:t>
      </w:r>
      <w:r w:rsidR="00054063">
        <w:rPr>
          <w:rFonts w:ascii="Times" w:hAnsi="Times" w:cs="Arial"/>
          <w:color w:val="000000"/>
          <w:shd w:val="clear" w:color="auto" w:fill="FFFFFF"/>
        </w:rPr>
        <w:fldChar w:fldCharType="begin"/>
      </w:r>
      <w:r w:rsidR="004D2D27">
        <w:rPr>
          <w:rFonts w:ascii="Times" w:hAnsi="Times" w:cs="Arial"/>
          <w:color w:val="000000"/>
          <w:shd w:val="clear" w:color="auto" w:fill="FFFFFF"/>
        </w:rPr>
        <w:instrText xml:space="preserve"> ADDIN EN.CITE &lt;EndNote&gt;&lt;Cite&gt;&lt;Author&gt;Hoet&lt;/Author&gt;&lt;Year&gt;1992&lt;/Year&gt;&lt;RecNum&gt;7369&lt;/RecNum&gt;&lt;DisplayText&gt;[4]&lt;/DisplayText&gt;&lt;record&gt;&lt;rec-number&gt;7369&lt;/rec-number&gt;&lt;foreign-keys&gt;&lt;key app="EN" db-id="zar25xpdevepf6e2xwo59v099vrswza2s0xx" timestamp="1548272202"&gt;7369&lt;/key&gt;&lt;/foreign-keys&gt;&lt;ref-type name="Journal Article"&gt;17&lt;/ref-type&gt;&lt;contributors&gt;&lt;authors&gt;&lt;author&gt;Hoet, P. P.&lt;/author&gt;&lt;author&gt;Coene, M. M.&lt;/author&gt;&lt;author&gt;Cocito, C. G.&lt;/author&gt;&lt;/authors&gt;&lt;/contributors&gt;&lt;auth-address&gt;Microbiology and Genetics Unit, University of Louvain Medical School, Brussels, Belgium.&lt;/auth-address&gt;&lt;titles&gt;&lt;title&gt;Replication cycle of Bacillus subtilis hydroxymethyluracil-containing phages&lt;/title&gt;&lt;secondary-title&gt;Annu Rev Microbiol&lt;/secondary-title&gt;&lt;/titles&gt;&lt;periodical&gt;&lt;full-title&gt;Annual review of microbiology&lt;/full-title&gt;&lt;abbr-1&gt;Annu Rev Microbiol&lt;/abbr-1&gt;&lt;/periodical&gt;&lt;pages&gt;95-116&lt;/pages&gt;&lt;volume&gt;46&lt;/volume&gt;&lt;keywords&gt;&lt;keyword&gt;Bacillus Phages/*physiology&lt;/keyword&gt;&lt;keyword&gt;*Bacillus subtilis&lt;/keyword&gt;&lt;keyword&gt;Base Sequence&lt;/keyword&gt;&lt;keyword&gt;Molecular Sequence Data&lt;/keyword&gt;&lt;keyword&gt;Pentoxyl/*analogs &amp;amp; derivatives&lt;/keyword&gt;&lt;keyword&gt;*Virus Replication&lt;/keyword&gt;&lt;/keywords&gt;&lt;dates&gt;&lt;year&gt;1992&lt;/year&gt;&lt;/dates&gt;&lt;isbn&gt;0066-4227 (Print)&amp;#xD;0066-4227 (Linking)&lt;/isbn&gt;&lt;accession-num&gt;1444272&lt;/accession-num&gt;&lt;urls&gt;&lt;related-urls&gt;&lt;url&gt;https://www.ncbi.nlm.nih.gov/pubmed/1444272&lt;/url&gt;&lt;/related-urls&gt;&lt;/urls&gt;&lt;electronic-resource-num&gt;10.1146/annurev.mi.46.100192.000523&lt;/electronic-resource-num&gt;&lt;/record&gt;&lt;/Cite&gt;&lt;/EndNote&gt;</w:instrText>
      </w:r>
      <w:r w:rsidR="00054063">
        <w:rPr>
          <w:rFonts w:ascii="Times" w:hAnsi="Times" w:cs="Arial"/>
          <w:color w:val="000000"/>
          <w:shd w:val="clear" w:color="auto" w:fill="FFFFFF"/>
        </w:rPr>
        <w:fldChar w:fldCharType="separate"/>
      </w:r>
      <w:r w:rsidR="004D2D27">
        <w:rPr>
          <w:rFonts w:ascii="Times" w:hAnsi="Times" w:cs="Arial"/>
          <w:noProof/>
          <w:color w:val="000000"/>
          <w:shd w:val="clear" w:color="auto" w:fill="FFFFFF"/>
        </w:rPr>
        <w:t>[4]</w:t>
      </w:r>
      <w:r w:rsidR="00054063">
        <w:rPr>
          <w:rFonts w:ascii="Times" w:hAnsi="Times" w:cs="Arial"/>
          <w:color w:val="000000"/>
          <w:shd w:val="clear" w:color="auto" w:fill="FFFFFF"/>
        </w:rPr>
        <w:fldChar w:fldCharType="end"/>
      </w:r>
      <w:r>
        <w:rPr>
          <w:rFonts w:ascii="Times" w:hAnsi="Times" w:cs="Arial"/>
          <w:color w:val="000000"/>
          <w:shd w:val="clear" w:color="auto" w:fill="FFFFFF"/>
        </w:rPr>
        <w:t>.</w:t>
      </w:r>
    </w:p>
    <w:p w14:paraId="7D2FC310" w14:textId="77777777" w:rsidR="00731099" w:rsidRDefault="00731099" w:rsidP="00731099">
      <w:pPr>
        <w:spacing w:line="360" w:lineRule="auto"/>
        <w:jc w:val="center"/>
        <w:rPr>
          <w:rFonts w:ascii="Times" w:hAnsi="Times"/>
          <w:b/>
        </w:rPr>
      </w:pPr>
      <w:r>
        <w:rPr>
          <w:rFonts w:ascii="Times" w:hAnsi="Times"/>
          <w:b/>
          <w:noProof/>
        </w:rPr>
        <w:drawing>
          <wp:inline distT="0" distB="0" distL="0" distR="0" wp14:anchorId="6C9738E4" wp14:editId="006E764C">
            <wp:extent cx="3361690" cy="3368675"/>
            <wp:effectExtent l="0" t="0" r="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1690" cy="3368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5B44A9" w14:textId="77777777" w:rsidR="00731099" w:rsidRDefault="00731099" w:rsidP="00731099">
      <w:pPr>
        <w:rPr>
          <w:rFonts w:ascii="Times" w:hAnsi="Times"/>
          <w:b/>
        </w:rPr>
      </w:pPr>
      <w:r>
        <w:rPr>
          <w:rFonts w:ascii="Times" w:hAnsi="Times"/>
          <w:b/>
        </w:rPr>
        <w:br w:type="page"/>
      </w:r>
    </w:p>
    <w:p w14:paraId="4465C702" w14:textId="31ACA73B" w:rsidR="00731099" w:rsidRDefault="00731099" w:rsidP="00731099">
      <w:pPr>
        <w:spacing w:line="360" w:lineRule="auto"/>
        <w:rPr>
          <w:rFonts w:ascii="Times" w:hAnsi="Times"/>
          <w:b/>
        </w:rPr>
      </w:pPr>
      <w:r>
        <w:rPr>
          <w:rFonts w:ascii="Times" w:hAnsi="Times"/>
          <w:b/>
        </w:rPr>
        <w:lastRenderedPageBreak/>
        <w:t xml:space="preserve">Supplementary Figure 2. </w:t>
      </w:r>
    </w:p>
    <w:p w14:paraId="0F9079BC" w14:textId="47985B99" w:rsidR="00731099" w:rsidRPr="00522E4C" w:rsidRDefault="00731099" w:rsidP="00731099">
      <w:pPr>
        <w:spacing w:line="360" w:lineRule="auto"/>
        <w:rPr>
          <w:rFonts w:ascii="Times" w:hAnsi="Times"/>
          <w:b/>
        </w:rPr>
      </w:pPr>
      <w:r w:rsidRPr="00522E4C">
        <w:rPr>
          <w:rFonts w:ascii="Times" w:hAnsi="Times"/>
          <w:b/>
        </w:rPr>
        <w:t xml:space="preserve">Phage </w:t>
      </w:r>
      <w:r w:rsidR="00F52CAC">
        <w:rPr>
          <w:rFonts w:ascii="Times" w:hAnsi="Times"/>
          <w:b/>
        </w:rPr>
        <w:t>g</w:t>
      </w:r>
      <w:r w:rsidR="004B09E4" w:rsidRPr="00522E4C">
        <w:rPr>
          <w:rFonts w:ascii="Times" w:hAnsi="Times"/>
          <w:b/>
        </w:rPr>
        <w:t xml:space="preserve">DNA </w:t>
      </w:r>
      <w:r w:rsidRPr="00522E4C">
        <w:rPr>
          <w:rFonts w:ascii="Times" w:hAnsi="Times"/>
          <w:b/>
        </w:rPr>
        <w:t>resistance</w:t>
      </w:r>
      <w:r w:rsidR="004B09E4" w:rsidRPr="00522E4C">
        <w:rPr>
          <w:rFonts w:ascii="Times" w:hAnsi="Times"/>
          <w:b/>
        </w:rPr>
        <w:t>/sensitivity</w:t>
      </w:r>
      <w:r w:rsidRPr="00522E4C">
        <w:rPr>
          <w:rFonts w:ascii="Times" w:hAnsi="Times"/>
          <w:b/>
        </w:rPr>
        <w:t xml:space="preserve"> to Type II restrictions presented by “pie” charts from the same restriction data shown in Supplementary Tables 1, 2, and 3.</w:t>
      </w:r>
    </w:p>
    <w:p w14:paraId="349AEB41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363FDACE" w14:textId="654EA1BD" w:rsidR="00731099" w:rsidRDefault="00731099" w:rsidP="00731099">
      <w:pPr>
        <w:spacing w:line="360" w:lineRule="auto"/>
        <w:rPr>
          <w:noProof/>
        </w:rPr>
      </w:pPr>
      <w:r w:rsidRPr="00EE3CF1">
        <w:rPr>
          <w:noProof/>
        </w:rPr>
        <w:t xml:space="preserve"> </w:t>
      </w:r>
      <w:r w:rsidR="00364313" w:rsidRPr="00364313">
        <w:rPr>
          <w:noProof/>
        </w:rPr>
        <w:drawing>
          <wp:inline distT="0" distB="0" distL="0" distR="0" wp14:anchorId="149FB1E5" wp14:editId="0A3E6987">
            <wp:extent cx="5943600" cy="221234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1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B9E189" w14:textId="77777777" w:rsidR="00731099" w:rsidRDefault="00731099" w:rsidP="00731099">
      <w:pPr>
        <w:spacing w:line="360" w:lineRule="auto"/>
        <w:rPr>
          <w:noProof/>
        </w:rPr>
      </w:pPr>
    </w:p>
    <w:p w14:paraId="580E104C" w14:textId="77777777" w:rsidR="00731099" w:rsidRDefault="00731099" w:rsidP="00731099">
      <w:pPr>
        <w:spacing w:line="360" w:lineRule="auto"/>
        <w:rPr>
          <w:noProof/>
        </w:rPr>
      </w:pPr>
    </w:p>
    <w:p w14:paraId="2E94110C" w14:textId="77777777" w:rsidR="00731099" w:rsidRDefault="00731099" w:rsidP="00731099">
      <w:pPr>
        <w:spacing w:line="360" w:lineRule="auto"/>
        <w:rPr>
          <w:noProof/>
        </w:rPr>
      </w:pPr>
    </w:p>
    <w:p w14:paraId="015EC03F" w14:textId="77777777" w:rsidR="00731099" w:rsidRDefault="00731099" w:rsidP="00731099">
      <w:pPr>
        <w:spacing w:line="360" w:lineRule="auto"/>
        <w:rPr>
          <w:noProof/>
        </w:rPr>
      </w:pPr>
    </w:p>
    <w:p w14:paraId="2B01DDEC" w14:textId="77777777" w:rsidR="00731099" w:rsidRDefault="00731099" w:rsidP="00731099">
      <w:pPr>
        <w:spacing w:line="360" w:lineRule="auto"/>
        <w:rPr>
          <w:noProof/>
        </w:rPr>
      </w:pPr>
    </w:p>
    <w:p w14:paraId="01AB6096" w14:textId="77777777" w:rsidR="00731099" w:rsidRDefault="00731099" w:rsidP="00731099">
      <w:pPr>
        <w:spacing w:line="360" w:lineRule="auto"/>
        <w:rPr>
          <w:noProof/>
        </w:rPr>
      </w:pPr>
    </w:p>
    <w:p w14:paraId="26A4FBCD" w14:textId="77777777" w:rsidR="00731099" w:rsidRDefault="00731099" w:rsidP="00731099">
      <w:pPr>
        <w:spacing w:line="360" w:lineRule="auto"/>
        <w:rPr>
          <w:noProof/>
        </w:rPr>
      </w:pPr>
    </w:p>
    <w:p w14:paraId="225CA422" w14:textId="77777777" w:rsidR="00731099" w:rsidRDefault="00731099" w:rsidP="00731099">
      <w:pPr>
        <w:spacing w:line="360" w:lineRule="auto"/>
        <w:rPr>
          <w:noProof/>
        </w:rPr>
      </w:pPr>
    </w:p>
    <w:p w14:paraId="5711651C" w14:textId="77777777" w:rsidR="00731099" w:rsidRDefault="00731099" w:rsidP="00731099">
      <w:pPr>
        <w:spacing w:line="360" w:lineRule="auto"/>
        <w:rPr>
          <w:noProof/>
        </w:rPr>
      </w:pPr>
    </w:p>
    <w:p w14:paraId="5160C092" w14:textId="77777777" w:rsidR="00731099" w:rsidRDefault="00731099" w:rsidP="00731099">
      <w:pPr>
        <w:spacing w:line="360" w:lineRule="auto"/>
        <w:rPr>
          <w:noProof/>
        </w:rPr>
      </w:pPr>
    </w:p>
    <w:p w14:paraId="07C877A9" w14:textId="77777777" w:rsidR="00731099" w:rsidRDefault="00731099" w:rsidP="00731099">
      <w:pPr>
        <w:spacing w:line="360" w:lineRule="auto"/>
        <w:rPr>
          <w:noProof/>
        </w:rPr>
      </w:pPr>
    </w:p>
    <w:p w14:paraId="30A340F9" w14:textId="77777777" w:rsidR="00731099" w:rsidRDefault="00731099" w:rsidP="00731099">
      <w:pPr>
        <w:spacing w:line="360" w:lineRule="auto"/>
        <w:rPr>
          <w:noProof/>
        </w:rPr>
      </w:pPr>
    </w:p>
    <w:p w14:paraId="02005B3D" w14:textId="77777777" w:rsidR="00731099" w:rsidRDefault="00731099" w:rsidP="00731099">
      <w:pPr>
        <w:spacing w:line="360" w:lineRule="auto"/>
        <w:rPr>
          <w:noProof/>
        </w:rPr>
      </w:pPr>
    </w:p>
    <w:p w14:paraId="62B8F146" w14:textId="77777777" w:rsidR="00731099" w:rsidRDefault="00731099" w:rsidP="00731099">
      <w:pPr>
        <w:spacing w:line="360" w:lineRule="auto"/>
        <w:rPr>
          <w:noProof/>
        </w:rPr>
      </w:pPr>
    </w:p>
    <w:p w14:paraId="6C0CFA86" w14:textId="77777777" w:rsidR="00731099" w:rsidRDefault="00731099" w:rsidP="00731099">
      <w:pPr>
        <w:spacing w:line="360" w:lineRule="auto"/>
        <w:rPr>
          <w:noProof/>
        </w:rPr>
      </w:pPr>
    </w:p>
    <w:p w14:paraId="48F3CD55" w14:textId="77777777" w:rsidR="00731099" w:rsidRDefault="00731099" w:rsidP="00731099">
      <w:pPr>
        <w:spacing w:line="360" w:lineRule="auto"/>
        <w:rPr>
          <w:noProof/>
        </w:rPr>
      </w:pPr>
    </w:p>
    <w:p w14:paraId="4C190A06" w14:textId="77777777" w:rsidR="00731099" w:rsidRDefault="00731099" w:rsidP="00731099">
      <w:pPr>
        <w:spacing w:line="360" w:lineRule="auto"/>
        <w:rPr>
          <w:noProof/>
        </w:rPr>
      </w:pPr>
    </w:p>
    <w:p w14:paraId="77A26157" w14:textId="77777777" w:rsidR="00731099" w:rsidRDefault="00731099" w:rsidP="00731099">
      <w:pPr>
        <w:spacing w:line="360" w:lineRule="auto"/>
        <w:rPr>
          <w:noProof/>
        </w:rPr>
      </w:pPr>
    </w:p>
    <w:p w14:paraId="0918F4CF" w14:textId="5E54F4D1" w:rsidR="004B09E4" w:rsidRDefault="00731099" w:rsidP="00731099">
      <w:pPr>
        <w:spacing w:line="360" w:lineRule="auto"/>
        <w:rPr>
          <w:rFonts w:ascii="Times" w:hAnsi="Times"/>
          <w:b/>
        </w:rPr>
      </w:pPr>
      <w:r>
        <w:rPr>
          <w:rFonts w:ascii="Times" w:hAnsi="Times"/>
          <w:b/>
        </w:rPr>
        <w:t xml:space="preserve">Supplementary Figure 3. </w:t>
      </w:r>
    </w:p>
    <w:p w14:paraId="00F27ADD" w14:textId="483B789D" w:rsidR="00731099" w:rsidRPr="00522E4C" w:rsidRDefault="00731099" w:rsidP="00731099">
      <w:pPr>
        <w:spacing w:line="360" w:lineRule="auto"/>
        <w:rPr>
          <w:rFonts w:ascii="Times" w:hAnsi="Times"/>
          <w:b/>
        </w:rPr>
      </w:pPr>
      <w:r w:rsidRPr="00522E4C">
        <w:rPr>
          <w:rFonts w:ascii="Times" w:hAnsi="Times"/>
          <w:b/>
        </w:rPr>
        <w:t xml:space="preserve">Phage M6 restriction patterns generated by </w:t>
      </w:r>
      <w:proofErr w:type="spellStart"/>
      <w:r w:rsidRPr="00522E4C">
        <w:rPr>
          <w:rFonts w:ascii="Times" w:hAnsi="Times"/>
          <w:b/>
        </w:rPr>
        <w:t>NEBcutter</w:t>
      </w:r>
      <w:proofErr w:type="spellEnd"/>
      <w:r w:rsidRPr="00522E4C">
        <w:rPr>
          <w:rFonts w:ascii="Times" w:hAnsi="Times"/>
          <w:b/>
        </w:rPr>
        <w:t xml:space="preserve"> (assuming no base modification</w:t>
      </w:r>
      <w:r w:rsidR="00F52CAC">
        <w:rPr>
          <w:rFonts w:ascii="Times" w:hAnsi="Times"/>
          <w:b/>
        </w:rPr>
        <w:t>)</w:t>
      </w:r>
      <w:r w:rsidR="00054063" w:rsidRPr="00522E4C">
        <w:rPr>
          <w:rFonts w:ascii="Times" w:hAnsi="Times"/>
          <w:b/>
        </w:rPr>
        <w:t xml:space="preserve"> </w:t>
      </w:r>
      <w:r w:rsidR="00054063" w:rsidRPr="00522E4C">
        <w:rPr>
          <w:rFonts w:ascii="Times" w:hAnsi="Times"/>
          <w:b/>
        </w:rPr>
        <w:fldChar w:fldCharType="begin"/>
      </w:r>
      <w:r w:rsidR="004D2D27">
        <w:rPr>
          <w:rFonts w:ascii="Times" w:hAnsi="Times"/>
          <w:b/>
        </w:rPr>
        <w:instrText xml:space="preserve"> ADDIN EN.CITE &lt;EndNote&gt;&lt;Cite&gt;&lt;Author&gt;Vincze&lt;/Author&gt;&lt;Year&gt;2003&lt;/Year&gt;&lt;RecNum&gt;7306&lt;/RecNum&gt;&lt;DisplayText&gt;[5]&lt;/DisplayText&gt;&lt;record&gt;&lt;rec-number&gt;7306&lt;/rec-number&gt;&lt;foreign-keys&gt;&lt;key app="EN" db-id="zar25xpdevepf6e2xwo59v099vrswza2s0xx" timestamp="1459452415"&gt;7306&lt;/key&gt;&lt;/foreign-keys&gt;&lt;ref-type name="Journal Article"&gt;17&lt;/ref-type&gt;&lt;contributors&gt;&lt;authors&gt;&lt;author&gt;Vincze, T.&lt;/author&gt;&lt;author&gt;Posfai, J.&lt;/author&gt;&lt;author&gt;Roberts, R. J.&lt;/author&gt;&lt;/authors&gt;&lt;/contributors&gt;&lt;auth-address&gt;New England Biolabs, Inc., 32 Tozer Road, Beverly, MA 01915, USA.&lt;/auth-address&gt;&lt;titles&gt;&lt;title&gt;NEBcutter: A program to cleave DNA with restriction enzymes&lt;/title&gt;&lt;secondary-title&gt;Nucleic Acids Res&lt;/secondary-title&gt;&lt;alt-title&gt;Nucleic acids research&lt;/alt-title&gt;&lt;/titles&gt;&lt;periodical&gt;&lt;full-title&gt;Nucleic Acids Res&lt;/full-title&gt;&lt;/periodical&gt;&lt;pages&gt;3688-91&lt;/pages&gt;&lt;volume&gt;31&lt;/volume&gt;&lt;number&gt;13&lt;/number&gt;&lt;keywords&gt;&lt;keyword&gt;DNA Methylation&lt;/keyword&gt;&lt;keyword&gt;DNA Restriction Enzymes/*metabolism&lt;/keyword&gt;&lt;keyword&gt;Deoxyribonucleases, Type II Site-Specific/metabolism&lt;/keyword&gt;&lt;keyword&gt;Internet&lt;/keyword&gt;&lt;keyword&gt;Plasmids&lt;/keyword&gt;&lt;keyword&gt;Restriction Mapping&lt;/keyword&gt;&lt;keyword&gt;Sequence Analysis, DNA/*methods&lt;/keyword&gt;&lt;keyword&gt;*Software&lt;/keyword&gt;&lt;keyword&gt;Substrate Specificity&lt;/keyword&gt;&lt;/keywords&gt;&lt;dates&gt;&lt;year&gt;2003&lt;/year&gt;&lt;pub-dates&gt;&lt;date&gt;Jul 1&lt;/date&gt;&lt;/pub-dates&gt;&lt;/dates&gt;&lt;isbn&gt;1362-4962 (Electronic)&amp;#xD;0305-1048 (Linking)&lt;/isbn&gt;&lt;accession-num&gt;12824395&lt;/accession-num&gt;&lt;urls&gt;&lt;related-urls&gt;&lt;url&gt;http://www.ncbi.nlm.nih.gov/pubmed/12824395&lt;/url&gt;&lt;/related-urls&gt;&lt;/urls&gt;&lt;custom2&gt;168933&lt;/custom2&gt;&lt;/record&gt;&lt;/Cite&gt;&lt;/EndNote&gt;</w:instrText>
      </w:r>
      <w:r w:rsidR="00054063" w:rsidRPr="00522E4C">
        <w:rPr>
          <w:rFonts w:ascii="Times" w:hAnsi="Times"/>
          <w:b/>
        </w:rPr>
        <w:fldChar w:fldCharType="separate"/>
      </w:r>
      <w:r w:rsidR="004D2D27">
        <w:rPr>
          <w:rFonts w:ascii="Times" w:hAnsi="Times"/>
          <w:b/>
          <w:noProof/>
        </w:rPr>
        <w:t>[5]</w:t>
      </w:r>
      <w:r w:rsidR="00054063" w:rsidRPr="00522E4C">
        <w:rPr>
          <w:rFonts w:ascii="Times" w:hAnsi="Times"/>
          <w:b/>
        </w:rPr>
        <w:fldChar w:fldCharType="end"/>
      </w:r>
      <w:r w:rsidRPr="00522E4C">
        <w:rPr>
          <w:rFonts w:ascii="Times" w:hAnsi="Times"/>
          <w:b/>
        </w:rPr>
        <w:t>.</w:t>
      </w:r>
    </w:p>
    <w:p w14:paraId="71601BBE" w14:textId="77777777" w:rsidR="00731099" w:rsidRDefault="00731099" w:rsidP="00731099">
      <w:pPr>
        <w:spacing w:line="360" w:lineRule="auto"/>
        <w:rPr>
          <w:rFonts w:ascii="Times" w:hAnsi="Times"/>
          <w:b/>
        </w:rPr>
      </w:pPr>
      <w:r w:rsidRPr="00656F52">
        <w:rPr>
          <w:rFonts w:ascii="Times" w:hAnsi="Times"/>
          <w:b/>
          <w:noProof/>
        </w:rPr>
        <w:drawing>
          <wp:inline distT="0" distB="0" distL="0" distR="0" wp14:anchorId="4BE53DAE" wp14:editId="347C07F7">
            <wp:extent cx="5943600" cy="385191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51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152F5B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3AC6614B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678F4CAA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7F7D0E77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7BA0DCF8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654A0C1B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64BF44F1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18C4C94A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506AD966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2E22FCC4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0F47B576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4D092391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72A65840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2EA8E1E8" w14:textId="60F03B86" w:rsidR="004B09E4" w:rsidRDefault="00731099" w:rsidP="00731099">
      <w:pPr>
        <w:spacing w:line="360" w:lineRule="auto"/>
        <w:rPr>
          <w:rFonts w:ascii="Times" w:hAnsi="Times"/>
          <w:b/>
        </w:rPr>
      </w:pPr>
      <w:r>
        <w:rPr>
          <w:rFonts w:ascii="Times" w:hAnsi="Times"/>
          <w:b/>
        </w:rPr>
        <w:t xml:space="preserve">Supplementary Figure 4. </w:t>
      </w:r>
    </w:p>
    <w:p w14:paraId="46649CED" w14:textId="084B78A0" w:rsidR="00731099" w:rsidRPr="00522E4C" w:rsidRDefault="00731099" w:rsidP="00731099">
      <w:pPr>
        <w:spacing w:line="360" w:lineRule="auto"/>
        <w:rPr>
          <w:rFonts w:ascii="Times" w:hAnsi="Times"/>
          <w:b/>
        </w:rPr>
      </w:pPr>
      <w:r w:rsidRPr="00522E4C">
        <w:rPr>
          <w:rFonts w:ascii="Times" w:hAnsi="Times"/>
          <w:b/>
        </w:rPr>
        <w:t xml:space="preserve">Phage </w:t>
      </w:r>
      <w:proofErr w:type="spellStart"/>
      <w:r w:rsidRPr="00522E4C">
        <w:rPr>
          <w:rFonts w:ascii="Times" w:hAnsi="Times"/>
          <w:b/>
        </w:rPr>
        <w:t>ViI</w:t>
      </w:r>
      <w:proofErr w:type="spellEnd"/>
      <w:r w:rsidR="00F43B0F">
        <w:rPr>
          <w:rFonts w:ascii="Times" w:hAnsi="Times"/>
          <w:b/>
        </w:rPr>
        <w:t xml:space="preserve"> (Vi1)</w:t>
      </w:r>
      <w:r w:rsidRPr="00522E4C">
        <w:rPr>
          <w:rFonts w:ascii="Times" w:hAnsi="Times"/>
          <w:b/>
        </w:rPr>
        <w:t xml:space="preserve"> restriction patterns generated by </w:t>
      </w:r>
      <w:proofErr w:type="spellStart"/>
      <w:r w:rsidRPr="00522E4C">
        <w:rPr>
          <w:rFonts w:ascii="Times" w:hAnsi="Times"/>
          <w:b/>
        </w:rPr>
        <w:t>NEBcutter</w:t>
      </w:r>
      <w:proofErr w:type="spellEnd"/>
      <w:r w:rsidRPr="00522E4C">
        <w:rPr>
          <w:rFonts w:ascii="Times" w:hAnsi="Times"/>
          <w:b/>
        </w:rPr>
        <w:t xml:space="preserve"> (assuming no base modification).</w:t>
      </w:r>
    </w:p>
    <w:p w14:paraId="1CE517BA" w14:textId="77777777" w:rsidR="00731099" w:rsidRDefault="00731099" w:rsidP="00731099">
      <w:pPr>
        <w:spacing w:line="360" w:lineRule="auto"/>
        <w:rPr>
          <w:rFonts w:ascii="Times" w:hAnsi="Times"/>
          <w:b/>
        </w:rPr>
      </w:pPr>
      <w:r w:rsidRPr="00FE2273">
        <w:rPr>
          <w:rFonts w:ascii="Times" w:hAnsi="Times"/>
          <w:b/>
          <w:noProof/>
        </w:rPr>
        <w:drawing>
          <wp:inline distT="0" distB="0" distL="0" distR="0" wp14:anchorId="154A5AB6" wp14:editId="6086B2A2">
            <wp:extent cx="5943600" cy="4498340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98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CBF611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7AABA631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26139299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57EBC788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0B527EFB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76DE1D1A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420F57F2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61ADAF29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19CBCF53" w14:textId="77777777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3ADD6E15" w14:textId="3954E341" w:rsidR="00731099" w:rsidRDefault="00731099" w:rsidP="00731099">
      <w:pPr>
        <w:spacing w:line="360" w:lineRule="auto"/>
        <w:rPr>
          <w:rFonts w:ascii="Times" w:hAnsi="Times"/>
          <w:b/>
        </w:rPr>
      </w:pPr>
    </w:p>
    <w:p w14:paraId="089F0ADC" w14:textId="6529EE32" w:rsidR="0083783A" w:rsidRDefault="0083783A" w:rsidP="00731099">
      <w:pPr>
        <w:spacing w:line="360" w:lineRule="auto"/>
        <w:rPr>
          <w:rFonts w:ascii="Times" w:hAnsi="Times"/>
          <w:b/>
        </w:rPr>
      </w:pPr>
    </w:p>
    <w:p w14:paraId="11768C0C" w14:textId="5955E96E" w:rsidR="004B09E4" w:rsidRDefault="00731099" w:rsidP="00731099">
      <w:pPr>
        <w:spacing w:line="360" w:lineRule="auto"/>
        <w:rPr>
          <w:rFonts w:ascii="Times" w:hAnsi="Times"/>
          <w:b/>
        </w:rPr>
      </w:pPr>
      <w:r>
        <w:rPr>
          <w:rFonts w:ascii="Times" w:hAnsi="Times"/>
          <w:b/>
        </w:rPr>
        <w:t xml:space="preserve">Supplementary Figure 5. </w:t>
      </w:r>
    </w:p>
    <w:p w14:paraId="5BD4E7AE" w14:textId="6DBFD05C" w:rsidR="00731099" w:rsidRPr="00522E4C" w:rsidRDefault="00F52CAC" w:rsidP="00731099">
      <w:pPr>
        <w:spacing w:line="360" w:lineRule="auto"/>
        <w:rPr>
          <w:rFonts w:ascii="Times" w:hAnsi="Times"/>
          <w:b/>
        </w:rPr>
      </w:pPr>
      <w:r>
        <w:rPr>
          <w:rFonts w:ascii="Times" w:hAnsi="Times"/>
          <w:b/>
        </w:rPr>
        <w:t>Phi</w:t>
      </w:r>
      <w:r w:rsidR="00F43B0F">
        <w:rPr>
          <w:rFonts w:ascii="Times" w:hAnsi="Times"/>
          <w:b/>
        </w:rPr>
        <w:t xml:space="preserve"> </w:t>
      </w:r>
      <w:r>
        <w:rPr>
          <w:rFonts w:ascii="Times" w:hAnsi="Times"/>
          <w:b/>
        </w:rPr>
        <w:t>W-14</w:t>
      </w:r>
      <w:r w:rsidR="00731099" w:rsidRPr="00522E4C">
        <w:rPr>
          <w:rFonts w:ascii="Times" w:hAnsi="Times"/>
          <w:b/>
        </w:rPr>
        <w:t xml:space="preserve"> restriction patterns generated by </w:t>
      </w:r>
      <w:proofErr w:type="spellStart"/>
      <w:r w:rsidR="00731099" w:rsidRPr="00522E4C">
        <w:rPr>
          <w:rFonts w:ascii="Times" w:hAnsi="Times"/>
          <w:b/>
        </w:rPr>
        <w:t>NEBcutter</w:t>
      </w:r>
      <w:proofErr w:type="spellEnd"/>
      <w:r w:rsidR="00731099" w:rsidRPr="00522E4C">
        <w:rPr>
          <w:rFonts w:ascii="Times" w:hAnsi="Times"/>
          <w:b/>
        </w:rPr>
        <w:t xml:space="preserve"> (assuming no base modification).</w:t>
      </w:r>
    </w:p>
    <w:p w14:paraId="11C8E611" w14:textId="77777777" w:rsidR="00731099" w:rsidRDefault="00731099" w:rsidP="00731099">
      <w:pPr>
        <w:spacing w:line="360" w:lineRule="auto"/>
        <w:rPr>
          <w:rFonts w:ascii="Times" w:hAnsi="Times"/>
          <w:b/>
        </w:rPr>
      </w:pPr>
      <w:r w:rsidRPr="00FE2273">
        <w:rPr>
          <w:rFonts w:ascii="Times" w:hAnsi="Times"/>
          <w:b/>
          <w:noProof/>
        </w:rPr>
        <w:drawing>
          <wp:inline distT="0" distB="0" distL="0" distR="0" wp14:anchorId="2A7FEBBC" wp14:editId="088360F2">
            <wp:extent cx="5943600" cy="4064000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2EC435" w14:textId="77777777" w:rsidR="00731099" w:rsidRDefault="00731099" w:rsidP="00731099">
      <w:pPr>
        <w:rPr>
          <w:rFonts w:ascii="Times" w:hAnsi="Times"/>
          <w:b/>
        </w:rPr>
      </w:pPr>
      <w:r>
        <w:rPr>
          <w:rFonts w:ascii="Times" w:hAnsi="Times"/>
          <w:b/>
        </w:rPr>
        <w:br w:type="page"/>
      </w:r>
    </w:p>
    <w:p w14:paraId="47F74185" w14:textId="77777777" w:rsidR="004B09E4" w:rsidRDefault="00731099" w:rsidP="004B09E4">
      <w:pPr>
        <w:spacing w:line="360" w:lineRule="auto"/>
        <w:rPr>
          <w:rFonts w:ascii="Times" w:hAnsi="Times"/>
          <w:b/>
        </w:rPr>
      </w:pPr>
      <w:r>
        <w:rPr>
          <w:rFonts w:ascii="Times" w:hAnsi="Times"/>
          <w:b/>
        </w:rPr>
        <w:lastRenderedPageBreak/>
        <w:t xml:space="preserve">Supplementary Figure 6. </w:t>
      </w:r>
    </w:p>
    <w:p w14:paraId="142A21A3" w14:textId="268E8A98" w:rsidR="00731099" w:rsidRDefault="00731099" w:rsidP="004B09E4">
      <w:pPr>
        <w:spacing w:line="360" w:lineRule="auto"/>
        <w:rPr>
          <w:rFonts w:ascii="Times" w:hAnsi="Times"/>
          <w:b/>
        </w:rPr>
      </w:pPr>
      <w:r>
        <w:rPr>
          <w:rFonts w:ascii="Times" w:hAnsi="Times"/>
          <w:b/>
        </w:rPr>
        <w:t xml:space="preserve">Restriction of phage M6 and </w:t>
      </w:r>
      <w:r w:rsidR="00F52CAC">
        <w:rPr>
          <w:rFonts w:ascii="Times" w:hAnsi="Times"/>
          <w:b/>
        </w:rPr>
        <w:t>phi</w:t>
      </w:r>
      <w:r w:rsidR="00F43B0F">
        <w:rPr>
          <w:rFonts w:ascii="Times" w:hAnsi="Times"/>
          <w:b/>
        </w:rPr>
        <w:t xml:space="preserve"> </w:t>
      </w:r>
      <w:r w:rsidR="00F52CAC">
        <w:rPr>
          <w:rFonts w:ascii="Times" w:hAnsi="Times"/>
          <w:b/>
        </w:rPr>
        <w:t>W-14</w:t>
      </w:r>
      <w:r>
        <w:rPr>
          <w:rFonts w:ascii="Times" w:hAnsi="Times"/>
          <w:b/>
        </w:rPr>
        <w:t xml:space="preserve"> DNA with </w:t>
      </w:r>
      <w:proofErr w:type="spellStart"/>
      <w:r>
        <w:rPr>
          <w:rFonts w:ascii="Times" w:hAnsi="Times"/>
          <w:b/>
        </w:rPr>
        <w:t>REases</w:t>
      </w:r>
      <w:proofErr w:type="spellEnd"/>
      <w:r>
        <w:rPr>
          <w:rFonts w:ascii="Times" w:hAnsi="Times"/>
          <w:b/>
        </w:rPr>
        <w:t xml:space="preserve"> recognizing </w:t>
      </w:r>
      <w:r w:rsidR="00385AA5">
        <w:rPr>
          <w:rFonts w:ascii="Times" w:hAnsi="Times"/>
          <w:b/>
        </w:rPr>
        <w:t xml:space="preserve">6-bp sites with only </w:t>
      </w:r>
      <w:r>
        <w:rPr>
          <w:rFonts w:ascii="Times" w:hAnsi="Times"/>
          <w:b/>
        </w:rPr>
        <w:t>GC sequence.</w:t>
      </w:r>
    </w:p>
    <w:p w14:paraId="2F5931C6" w14:textId="7AA1DE4A" w:rsidR="00731099" w:rsidRPr="004B09E4" w:rsidRDefault="004B09E4" w:rsidP="004B09E4">
      <w:pPr>
        <w:spacing w:line="360" w:lineRule="auto"/>
        <w:rPr>
          <w:rFonts w:ascii="Times" w:hAnsi="Times"/>
        </w:rPr>
      </w:pPr>
      <w:r w:rsidRPr="004B09E4">
        <w:rPr>
          <w:rFonts w:ascii="Times" w:hAnsi="Times"/>
          <w:b/>
        </w:rPr>
        <w:t>6A.</w:t>
      </w:r>
      <w:r>
        <w:rPr>
          <w:rFonts w:ascii="Times" w:hAnsi="Times"/>
        </w:rPr>
        <w:t xml:space="preserve"> </w:t>
      </w:r>
      <w:r w:rsidR="00731099" w:rsidRPr="00522E4C">
        <w:rPr>
          <w:rFonts w:ascii="Times" w:hAnsi="Times"/>
          <w:b/>
        </w:rPr>
        <w:t xml:space="preserve">Restriction of phage M6 gDNA with </w:t>
      </w:r>
      <w:proofErr w:type="spellStart"/>
      <w:r w:rsidR="00731099" w:rsidRPr="00522E4C">
        <w:rPr>
          <w:rFonts w:ascii="Times" w:hAnsi="Times"/>
          <w:b/>
        </w:rPr>
        <w:t>ApaI</w:t>
      </w:r>
      <w:proofErr w:type="spellEnd"/>
      <w:r w:rsidR="00731099" w:rsidRPr="00522E4C">
        <w:rPr>
          <w:rFonts w:ascii="Times" w:hAnsi="Times"/>
          <w:b/>
        </w:rPr>
        <w:t xml:space="preserve">, </w:t>
      </w:r>
      <w:proofErr w:type="spellStart"/>
      <w:r w:rsidR="00731099" w:rsidRPr="00522E4C">
        <w:rPr>
          <w:rFonts w:ascii="Times" w:hAnsi="Times"/>
          <w:b/>
        </w:rPr>
        <w:t>PluTI</w:t>
      </w:r>
      <w:proofErr w:type="spellEnd"/>
      <w:r w:rsidR="00731099" w:rsidRPr="00522E4C">
        <w:rPr>
          <w:rFonts w:ascii="Times" w:hAnsi="Times"/>
          <w:b/>
        </w:rPr>
        <w:t xml:space="preserve">, </w:t>
      </w:r>
      <w:proofErr w:type="spellStart"/>
      <w:r w:rsidR="00731099" w:rsidRPr="00522E4C">
        <w:rPr>
          <w:rFonts w:ascii="Times" w:hAnsi="Times"/>
          <w:b/>
        </w:rPr>
        <w:t>NarI</w:t>
      </w:r>
      <w:proofErr w:type="spellEnd"/>
      <w:r w:rsidR="00731099" w:rsidRPr="00522E4C">
        <w:rPr>
          <w:rFonts w:ascii="Times" w:hAnsi="Times"/>
          <w:b/>
        </w:rPr>
        <w:t xml:space="preserve">, or </w:t>
      </w:r>
      <w:proofErr w:type="spellStart"/>
      <w:r w:rsidR="00731099" w:rsidRPr="00522E4C">
        <w:rPr>
          <w:rFonts w:ascii="Times" w:hAnsi="Times"/>
          <w:b/>
        </w:rPr>
        <w:t>PspOMI</w:t>
      </w:r>
      <w:proofErr w:type="spellEnd"/>
      <w:r w:rsidR="00731099" w:rsidRPr="004B09E4">
        <w:rPr>
          <w:rFonts w:ascii="Times" w:hAnsi="Times"/>
        </w:rPr>
        <w:t xml:space="preserve">. </w:t>
      </w:r>
      <w:r w:rsidR="00731099" w:rsidRPr="004B09E4">
        <w:rPr>
          <w:rFonts w:ascii="Symbol" w:hAnsi="Symbol"/>
        </w:rPr>
        <w:t></w:t>
      </w:r>
      <w:r w:rsidR="00731099" w:rsidRPr="004B09E4">
        <w:rPr>
          <w:rFonts w:ascii="Symbol" w:hAnsi="Symbol"/>
        </w:rPr>
        <w:t></w:t>
      </w:r>
      <w:r w:rsidR="00731099" w:rsidRPr="004B09E4">
        <w:rPr>
          <w:rFonts w:ascii="Times" w:hAnsi="Times"/>
        </w:rPr>
        <w:t xml:space="preserve">and pTYB2 DNA (unmodified) were digested as controls. The </w:t>
      </w:r>
      <w:proofErr w:type="spellStart"/>
      <w:r w:rsidR="00731099" w:rsidRPr="004B09E4">
        <w:rPr>
          <w:rFonts w:ascii="Times" w:hAnsi="Times"/>
        </w:rPr>
        <w:t>NEBcutter</w:t>
      </w:r>
      <w:proofErr w:type="spellEnd"/>
      <w:r w:rsidR="00731099" w:rsidRPr="004B09E4">
        <w:rPr>
          <w:rFonts w:ascii="Times" w:hAnsi="Times"/>
        </w:rPr>
        <w:t xml:space="preserve">-generated restriction patterns in the absence of modification are shown to the right. </w:t>
      </w:r>
      <w:r w:rsidR="00CB6B55" w:rsidRPr="004B09E4">
        <w:rPr>
          <w:rFonts w:ascii="Times" w:hAnsi="Times"/>
        </w:rPr>
        <w:t xml:space="preserve">pTYB2 contains one site </w:t>
      </w:r>
      <w:r w:rsidR="00180E8F" w:rsidRPr="004B09E4">
        <w:rPr>
          <w:rFonts w:ascii="Times" w:hAnsi="Times"/>
        </w:rPr>
        <w:t xml:space="preserve">each </w:t>
      </w:r>
      <w:r w:rsidR="00CB6B55" w:rsidRPr="004B09E4">
        <w:rPr>
          <w:rFonts w:ascii="Times" w:hAnsi="Times"/>
        </w:rPr>
        <w:t xml:space="preserve">for </w:t>
      </w:r>
      <w:proofErr w:type="spellStart"/>
      <w:r w:rsidR="00CB6B55" w:rsidRPr="004B09E4">
        <w:rPr>
          <w:rFonts w:ascii="Times" w:hAnsi="Times"/>
        </w:rPr>
        <w:t>ApaI</w:t>
      </w:r>
      <w:proofErr w:type="spellEnd"/>
      <w:r w:rsidR="00CB6B55" w:rsidRPr="004B09E4">
        <w:rPr>
          <w:rFonts w:ascii="Times" w:hAnsi="Times"/>
        </w:rPr>
        <w:t xml:space="preserve">, </w:t>
      </w:r>
      <w:proofErr w:type="spellStart"/>
      <w:r w:rsidR="00CB6B55" w:rsidRPr="004B09E4">
        <w:rPr>
          <w:rFonts w:ascii="Times" w:hAnsi="Times"/>
        </w:rPr>
        <w:t>PluTI</w:t>
      </w:r>
      <w:proofErr w:type="spellEnd"/>
      <w:r w:rsidR="00CB6B55" w:rsidRPr="004B09E4">
        <w:rPr>
          <w:rFonts w:ascii="Times" w:hAnsi="Times"/>
        </w:rPr>
        <w:t xml:space="preserve">, </w:t>
      </w:r>
      <w:proofErr w:type="spellStart"/>
      <w:r w:rsidR="00CB6B55" w:rsidRPr="004B09E4">
        <w:rPr>
          <w:rFonts w:ascii="Times" w:hAnsi="Times"/>
        </w:rPr>
        <w:t>NarI</w:t>
      </w:r>
      <w:proofErr w:type="spellEnd"/>
      <w:r w:rsidR="00CB6B55" w:rsidRPr="004B09E4">
        <w:rPr>
          <w:rFonts w:ascii="Times" w:hAnsi="Times"/>
        </w:rPr>
        <w:t xml:space="preserve">, and </w:t>
      </w:r>
      <w:proofErr w:type="spellStart"/>
      <w:r w:rsidR="00CB6B55" w:rsidRPr="004B09E4">
        <w:rPr>
          <w:rFonts w:ascii="Times" w:hAnsi="Times"/>
        </w:rPr>
        <w:t>PspOMI</w:t>
      </w:r>
      <w:proofErr w:type="spellEnd"/>
      <w:r w:rsidR="00DF5A4B" w:rsidRPr="004B09E4">
        <w:rPr>
          <w:rFonts w:ascii="Times" w:hAnsi="Times"/>
        </w:rPr>
        <w:t xml:space="preserve">. </w:t>
      </w:r>
      <w:r w:rsidR="008B368E" w:rsidRPr="004B09E4">
        <w:rPr>
          <w:rFonts w:ascii="Times" w:hAnsi="Times"/>
        </w:rPr>
        <w:t>The sequence and map of pTYB2 can be found at www.neb.com.</w:t>
      </w:r>
    </w:p>
    <w:p w14:paraId="0BD73E51" w14:textId="77777777" w:rsidR="00731099" w:rsidRDefault="00731099" w:rsidP="00731099">
      <w:pPr>
        <w:rPr>
          <w:rFonts w:ascii="Times" w:hAnsi="Times"/>
        </w:rPr>
      </w:pPr>
    </w:p>
    <w:p w14:paraId="5B7E648B" w14:textId="75C697BB" w:rsidR="00731099" w:rsidRDefault="00180E8F" w:rsidP="00731099">
      <w:pPr>
        <w:rPr>
          <w:rFonts w:ascii="Times" w:hAnsi="Times"/>
        </w:rPr>
      </w:pPr>
      <w:r>
        <w:rPr>
          <w:rFonts w:ascii="Times" w:hAnsi="Times"/>
          <w:noProof/>
        </w:rPr>
        <w:drawing>
          <wp:inline distT="0" distB="0" distL="0" distR="0" wp14:anchorId="5EB7D7D8" wp14:editId="785DB125">
            <wp:extent cx="6238240" cy="3509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6A.tif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12882" cy="3550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40E67" w14:textId="58BD19D5" w:rsidR="00731099" w:rsidRDefault="00731099" w:rsidP="00731099">
      <w:pPr>
        <w:rPr>
          <w:rFonts w:ascii="Times" w:hAnsi="Times"/>
        </w:rPr>
      </w:pPr>
    </w:p>
    <w:p w14:paraId="6994EF6C" w14:textId="633868E6" w:rsidR="004B09E4" w:rsidRDefault="004B09E4" w:rsidP="00731099">
      <w:pPr>
        <w:rPr>
          <w:rFonts w:ascii="Times" w:hAnsi="Times"/>
        </w:rPr>
      </w:pPr>
    </w:p>
    <w:p w14:paraId="061D2EAD" w14:textId="021F2552" w:rsidR="004B09E4" w:rsidRDefault="004B09E4" w:rsidP="00731099">
      <w:pPr>
        <w:rPr>
          <w:rFonts w:ascii="Times" w:hAnsi="Times"/>
        </w:rPr>
      </w:pPr>
    </w:p>
    <w:p w14:paraId="7FE777ED" w14:textId="5A19E4DB" w:rsidR="004B09E4" w:rsidRDefault="004B09E4" w:rsidP="00731099">
      <w:pPr>
        <w:rPr>
          <w:rFonts w:ascii="Times" w:hAnsi="Times"/>
        </w:rPr>
      </w:pPr>
    </w:p>
    <w:p w14:paraId="2E6D7D60" w14:textId="6B5A1B86" w:rsidR="004B09E4" w:rsidRDefault="004B09E4" w:rsidP="00731099">
      <w:pPr>
        <w:rPr>
          <w:rFonts w:ascii="Times" w:hAnsi="Times"/>
        </w:rPr>
      </w:pPr>
    </w:p>
    <w:p w14:paraId="7ADEDCC3" w14:textId="0B24485A" w:rsidR="004B09E4" w:rsidRDefault="004B09E4" w:rsidP="00731099">
      <w:pPr>
        <w:rPr>
          <w:rFonts w:ascii="Times" w:hAnsi="Times"/>
        </w:rPr>
      </w:pPr>
    </w:p>
    <w:p w14:paraId="09F86BCE" w14:textId="3AC2CED6" w:rsidR="004B09E4" w:rsidRDefault="004B09E4" w:rsidP="00731099">
      <w:pPr>
        <w:rPr>
          <w:rFonts w:ascii="Times" w:hAnsi="Times"/>
        </w:rPr>
      </w:pPr>
    </w:p>
    <w:p w14:paraId="5E85B225" w14:textId="77639D87" w:rsidR="004B09E4" w:rsidRDefault="004B09E4" w:rsidP="00731099">
      <w:pPr>
        <w:rPr>
          <w:rFonts w:ascii="Times" w:hAnsi="Times"/>
        </w:rPr>
      </w:pPr>
    </w:p>
    <w:p w14:paraId="439F29B9" w14:textId="546D9554" w:rsidR="004B09E4" w:rsidRDefault="004B09E4" w:rsidP="00731099">
      <w:pPr>
        <w:rPr>
          <w:rFonts w:ascii="Times" w:hAnsi="Times"/>
        </w:rPr>
      </w:pPr>
    </w:p>
    <w:p w14:paraId="0B0694E1" w14:textId="0B18744A" w:rsidR="004B09E4" w:rsidRDefault="004B09E4" w:rsidP="00731099">
      <w:pPr>
        <w:rPr>
          <w:rFonts w:ascii="Times" w:hAnsi="Times"/>
        </w:rPr>
      </w:pPr>
    </w:p>
    <w:p w14:paraId="4431EFDB" w14:textId="098684F2" w:rsidR="004B09E4" w:rsidRDefault="004B09E4" w:rsidP="00731099">
      <w:pPr>
        <w:rPr>
          <w:rFonts w:ascii="Times" w:hAnsi="Times"/>
        </w:rPr>
      </w:pPr>
    </w:p>
    <w:p w14:paraId="08A6FB47" w14:textId="54537B74" w:rsidR="004B09E4" w:rsidRDefault="004B09E4" w:rsidP="00731099">
      <w:pPr>
        <w:rPr>
          <w:rFonts w:ascii="Times" w:hAnsi="Times"/>
        </w:rPr>
      </w:pPr>
    </w:p>
    <w:p w14:paraId="21B3F95E" w14:textId="4DB6BD68" w:rsidR="004B09E4" w:rsidRDefault="004B09E4" w:rsidP="00731099">
      <w:pPr>
        <w:rPr>
          <w:rFonts w:ascii="Times" w:hAnsi="Times"/>
        </w:rPr>
      </w:pPr>
    </w:p>
    <w:p w14:paraId="768D1FA9" w14:textId="745DC24B" w:rsidR="004B09E4" w:rsidRDefault="004B09E4" w:rsidP="00731099">
      <w:pPr>
        <w:rPr>
          <w:rFonts w:ascii="Times" w:hAnsi="Times"/>
        </w:rPr>
      </w:pPr>
    </w:p>
    <w:p w14:paraId="4BF3A949" w14:textId="25A187E4" w:rsidR="004B09E4" w:rsidRDefault="004B09E4" w:rsidP="00731099">
      <w:pPr>
        <w:rPr>
          <w:rFonts w:ascii="Times" w:hAnsi="Times"/>
        </w:rPr>
      </w:pPr>
    </w:p>
    <w:p w14:paraId="3A093A18" w14:textId="1637D296" w:rsidR="00731099" w:rsidRPr="004B09E4" w:rsidRDefault="004B09E4" w:rsidP="004B09E4">
      <w:pPr>
        <w:spacing w:line="360" w:lineRule="auto"/>
        <w:rPr>
          <w:rFonts w:ascii="Times" w:hAnsi="Times"/>
        </w:rPr>
      </w:pPr>
      <w:r w:rsidRPr="004B09E4">
        <w:rPr>
          <w:rFonts w:ascii="Times" w:hAnsi="Times"/>
          <w:b/>
        </w:rPr>
        <w:lastRenderedPageBreak/>
        <w:t>6B.</w:t>
      </w:r>
      <w:r>
        <w:rPr>
          <w:rFonts w:ascii="Times" w:hAnsi="Times"/>
        </w:rPr>
        <w:t xml:space="preserve"> </w:t>
      </w:r>
      <w:r w:rsidR="00731099" w:rsidRPr="00522E4C">
        <w:rPr>
          <w:rFonts w:ascii="Times" w:hAnsi="Times"/>
          <w:b/>
        </w:rPr>
        <w:t xml:space="preserve">Restriction of </w:t>
      </w:r>
      <w:r w:rsidR="00F52CAC">
        <w:rPr>
          <w:rFonts w:ascii="Times" w:hAnsi="Times"/>
          <w:b/>
        </w:rPr>
        <w:t>phi</w:t>
      </w:r>
      <w:r w:rsidR="00B621F8">
        <w:rPr>
          <w:rFonts w:ascii="Times" w:hAnsi="Times"/>
          <w:b/>
        </w:rPr>
        <w:t xml:space="preserve"> </w:t>
      </w:r>
      <w:r w:rsidR="00F52CAC">
        <w:rPr>
          <w:rFonts w:ascii="Times" w:hAnsi="Times"/>
          <w:b/>
        </w:rPr>
        <w:t>W-14</w:t>
      </w:r>
      <w:r w:rsidR="00731099" w:rsidRPr="00522E4C">
        <w:rPr>
          <w:rFonts w:ascii="Times" w:hAnsi="Times"/>
          <w:b/>
        </w:rPr>
        <w:t xml:space="preserve"> gDNA with </w:t>
      </w:r>
      <w:proofErr w:type="spellStart"/>
      <w:r w:rsidR="00731099" w:rsidRPr="00522E4C">
        <w:rPr>
          <w:rFonts w:ascii="Times" w:hAnsi="Times"/>
          <w:b/>
        </w:rPr>
        <w:t>ApaI</w:t>
      </w:r>
      <w:proofErr w:type="spellEnd"/>
      <w:r w:rsidR="00731099" w:rsidRPr="00522E4C">
        <w:rPr>
          <w:rFonts w:ascii="Times" w:hAnsi="Times"/>
          <w:b/>
        </w:rPr>
        <w:t xml:space="preserve">, </w:t>
      </w:r>
      <w:proofErr w:type="spellStart"/>
      <w:r w:rsidR="00731099" w:rsidRPr="00522E4C">
        <w:rPr>
          <w:rFonts w:ascii="Times" w:hAnsi="Times"/>
          <w:b/>
        </w:rPr>
        <w:t>NaeI</w:t>
      </w:r>
      <w:proofErr w:type="spellEnd"/>
      <w:r w:rsidR="00731099" w:rsidRPr="00522E4C">
        <w:rPr>
          <w:rFonts w:ascii="Times" w:hAnsi="Times"/>
          <w:b/>
        </w:rPr>
        <w:t xml:space="preserve">, </w:t>
      </w:r>
      <w:proofErr w:type="spellStart"/>
      <w:r w:rsidR="00731099" w:rsidRPr="00522E4C">
        <w:rPr>
          <w:rFonts w:ascii="Times" w:hAnsi="Times"/>
          <w:b/>
        </w:rPr>
        <w:t>NgoMIV</w:t>
      </w:r>
      <w:proofErr w:type="spellEnd"/>
      <w:r w:rsidR="00731099" w:rsidRPr="00522E4C">
        <w:rPr>
          <w:rFonts w:ascii="Times" w:hAnsi="Times"/>
          <w:b/>
        </w:rPr>
        <w:t xml:space="preserve">, </w:t>
      </w:r>
      <w:proofErr w:type="spellStart"/>
      <w:r w:rsidR="00731099" w:rsidRPr="00522E4C">
        <w:rPr>
          <w:rFonts w:ascii="Times" w:hAnsi="Times"/>
          <w:b/>
        </w:rPr>
        <w:t>NotI</w:t>
      </w:r>
      <w:proofErr w:type="spellEnd"/>
      <w:r w:rsidR="00731099" w:rsidRPr="00522E4C">
        <w:rPr>
          <w:rFonts w:ascii="Times" w:hAnsi="Times"/>
          <w:b/>
        </w:rPr>
        <w:t xml:space="preserve">, or </w:t>
      </w:r>
      <w:proofErr w:type="spellStart"/>
      <w:r w:rsidR="00731099" w:rsidRPr="00522E4C">
        <w:rPr>
          <w:rFonts w:ascii="Times" w:hAnsi="Times"/>
          <w:b/>
        </w:rPr>
        <w:t>PspOMI</w:t>
      </w:r>
      <w:proofErr w:type="spellEnd"/>
      <w:r w:rsidR="00731099" w:rsidRPr="00522E4C">
        <w:rPr>
          <w:rFonts w:ascii="Times" w:hAnsi="Times"/>
          <w:b/>
        </w:rPr>
        <w:t xml:space="preserve"> respectively.</w:t>
      </w:r>
      <w:r w:rsidR="00731099" w:rsidRPr="004B09E4">
        <w:rPr>
          <w:rFonts w:ascii="Times" w:hAnsi="Times"/>
        </w:rPr>
        <w:t xml:space="preserve"> </w:t>
      </w:r>
      <w:r w:rsidR="00B621F8">
        <w:rPr>
          <w:rFonts w:ascii="Times" w:hAnsi="Times"/>
        </w:rPr>
        <w:t xml:space="preserve">Phage </w:t>
      </w:r>
      <w:r w:rsidR="00731099" w:rsidRPr="004B09E4">
        <w:rPr>
          <w:rFonts w:ascii="Symbol" w:hAnsi="Symbol"/>
        </w:rPr>
        <w:t></w:t>
      </w:r>
      <w:r w:rsidR="00731099" w:rsidRPr="004B09E4">
        <w:rPr>
          <w:rFonts w:ascii="Symbol" w:hAnsi="Symbol"/>
        </w:rPr>
        <w:t></w:t>
      </w:r>
      <w:r w:rsidR="00731099" w:rsidRPr="004B09E4">
        <w:rPr>
          <w:rFonts w:ascii="Times" w:hAnsi="Times"/>
        </w:rPr>
        <w:t xml:space="preserve">and pTYB2 DNA (unmodified) were used as controls. </w:t>
      </w:r>
      <w:r w:rsidR="00CB6B55" w:rsidRPr="004B09E4">
        <w:rPr>
          <w:rFonts w:ascii="Times" w:hAnsi="Times"/>
        </w:rPr>
        <w:t xml:space="preserve">Plasmid pTYB2 contains one </w:t>
      </w:r>
      <w:proofErr w:type="spellStart"/>
      <w:r w:rsidR="00CB6B55" w:rsidRPr="004B09E4">
        <w:rPr>
          <w:rFonts w:ascii="Times" w:hAnsi="Times"/>
        </w:rPr>
        <w:t>NotI</w:t>
      </w:r>
      <w:proofErr w:type="spellEnd"/>
      <w:r w:rsidR="00CB6B55" w:rsidRPr="004B09E4">
        <w:rPr>
          <w:rFonts w:ascii="Times" w:hAnsi="Times"/>
        </w:rPr>
        <w:t xml:space="preserve"> site, but </w:t>
      </w:r>
      <w:r w:rsidR="00CB6B55" w:rsidRPr="004B09E4">
        <w:rPr>
          <w:rFonts w:ascii="Symbol" w:hAnsi="Symbol"/>
        </w:rPr>
        <w:t></w:t>
      </w:r>
      <w:r w:rsidR="00CB6B55" w:rsidRPr="004B09E4">
        <w:rPr>
          <w:rFonts w:ascii="Times" w:hAnsi="Times"/>
        </w:rPr>
        <w:t xml:space="preserve"> DNA does not. </w:t>
      </w:r>
      <w:r w:rsidR="00F52CAC">
        <w:rPr>
          <w:rFonts w:ascii="Times" w:hAnsi="Times"/>
        </w:rPr>
        <w:t>Phi</w:t>
      </w:r>
      <w:r w:rsidR="00B621F8">
        <w:rPr>
          <w:rFonts w:ascii="Times" w:hAnsi="Times"/>
        </w:rPr>
        <w:t xml:space="preserve"> </w:t>
      </w:r>
      <w:r w:rsidR="00F52CAC">
        <w:rPr>
          <w:rFonts w:ascii="Times" w:hAnsi="Times"/>
        </w:rPr>
        <w:t>W-14</w:t>
      </w:r>
      <w:r w:rsidR="00CB6B55" w:rsidRPr="004B09E4">
        <w:rPr>
          <w:rFonts w:ascii="Times" w:hAnsi="Times"/>
        </w:rPr>
        <w:t xml:space="preserve"> gDNA is </w:t>
      </w:r>
      <w:r w:rsidR="00180E8F" w:rsidRPr="004B09E4">
        <w:rPr>
          <w:rFonts w:ascii="Times" w:hAnsi="Times"/>
        </w:rPr>
        <w:t xml:space="preserve">mostly </w:t>
      </w:r>
      <w:r w:rsidR="00CB6B55" w:rsidRPr="004B09E4">
        <w:rPr>
          <w:rFonts w:ascii="Times" w:hAnsi="Times"/>
        </w:rPr>
        <w:t xml:space="preserve">resistant to </w:t>
      </w:r>
      <w:proofErr w:type="spellStart"/>
      <w:r w:rsidR="00CB6B55" w:rsidRPr="004B09E4">
        <w:rPr>
          <w:rFonts w:ascii="Times" w:hAnsi="Times"/>
        </w:rPr>
        <w:t>ApaI</w:t>
      </w:r>
      <w:proofErr w:type="spellEnd"/>
      <w:r w:rsidR="00CB6B55" w:rsidRPr="004B09E4">
        <w:rPr>
          <w:rFonts w:ascii="Times" w:hAnsi="Times"/>
        </w:rPr>
        <w:t xml:space="preserve">, </w:t>
      </w:r>
      <w:proofErr w:type="spellStart"/>
      <w:r w:rsidR="00CB6B55" w:rsidRPr="004B09E4">
        <w:rPr>
          <w:rFonts w:ascii="Times" w:hAnsi="Times"/>
        </w:rPr>
        <w:t>NaeI</w:t>
      </w:r>
      <w:proofErr w:type="spellEnd"/>
      <w:r w:rsidR="00CB6B55" w:rsidRPr="004B09E4">
        <w:rPr>
          <w:rFonts w:ascii="Times" w:hAnsi="Times"/>
        </w:rPr>
        <w:t xml:space="preserve">, </w:t>
      </w:r>
      <w:proofErr w:type="spellStart"/>
      <w:r w:rsidR="00CB6B55" w:rsidRPr="004B09E4">
        <w:rPr>
          <w:rFonts w:ascii="Times" w:hAnsi="Times"/>
        </w:rPr>
        <w:t>NgoMIV</w:t>
      </w:r>
      <w:proofErr w:type="spellEnd"/>
      <w:r w:rsidR="00CB6B55" w:rsidRPr="004B09E4">
        <w:rPr>
          <w:rFonts w:ascii="Times" w:hAnsi="Times"/>
        </w:rPr>
        <w:t xml:space="preserve">, </w:t>
      </w:r>
      <w:proofErr w:type="spellStart"/>
      <w:r w:rsidR="00CB6B55" w:rsidRPr="004B09E4">
        <w:rPr>
          <w:rFonts w:ascii="Times" w:hAnsi="Times"/>
        </w:rPr>
        <w:t>NotI</w:t>
      </w:r>
      <w:proofErr w:type="spellEnd"/>
      <w:r w:rsidR="00CB6B55" w:rsidRPr="004B09E4">
        <w:rPr>
          <w:rFonts w:ascii="Times" w:hAnsi="Times"/>
        </w:rPr>
        <w:t xml:space="preserve">, or </w:t>
      </w:r>
      <w:proofErr w:type="spellStart"/>
      <w:r w:rsidR="00CB6B55" w:rsidRPr="004B09E4">
        <w:rPr>
          <w:rFonts w:ascii="Times" w:hAnsi="Times"/>
        </w:rPr>
        <w:t>PspOMI</w:t>
      </w:r>
      <w:proofErr w:type="spellEnd"/>
      <w:r w:rsidR="00CB6B55" w:rsidRPr="004B09E4">
        <w:rPr>
          <w:rFonts w:ascii="Times" w:hAnsi="Times"/>
        </w:rPr>
        <w:t xml:space="preserve"> restriction. </w:t>
      </w:r>
      <w:proofErr w:type="spellStart"/>
      <w:r w:rsidR="00CB6B55" w:rsidRPr="004B09E4">
        <w:rPr>
          <w:rFonts w:ascii="Times" w:hAnsi="Times"/>
        </w:rPr>
        <w:t>NaeI</w:t>
      </w:r>
      <w:proofErr w:type="spellEnd"/>
      <w:r w:rsidR="00CB6B55" w:rsidRPr="004B09E4">
        <w:rPr>
          <w:rFonts w:ascii="Times" w:hAnsi="Times"/>
        </w:rPr>
        <w:t xml:space="preserve"> and </w:t>
      </w:r>
      <w:proofErr w:type="spellStart"/>
      <w:r w:rsidR="00CB6B55" w:rsidRPr="004B09E4">
        <w:rPr>
          <w:rFonts w:ascii="Times" w:hAnsi="Times"/>
        </w:rPr>
        <w:t>NgoMIV</w:t>
      </w:r>
      <w:proofErr w:type="spellEnd"/>
      <w:r w:rsidR="00CB6B55" w:rsidRPr="004B09E4">
        <w:rPr>
          <w:rFonts w:ascii="Times" w:hAnsi="Times"/>
        </w:rPr>
        <w:t xml:space="preserve"> </w:t>
      </w:r>
      <w:r w:rsidR="00180E8F" w:rsidRPr="004B09E4">
        <w:rPr>
          <w:rFonts w:ascii="Times" w:hAnsi="Times"/>
        </w:rPr>
        <w:t>were</w:t>
      </w:r>
      <w:r w:rsidR="00CB6B55" w:rsidRPr="004B09E4">
        <w:rPr>
          <w:rFonts w:ascii="Times" w:hAnsi="Times"/>
        </w:rPr>
        <w:t xml:space="preserve"> able to cleave </w:t>
      </w:r>
      <w:r w:rsidR="00385AA5" w:rsidRPr="004B09E4">
        <w:rPr>
          <w:rFonts w:ascii="Times" w:hAnsi="Times"/>
        </w:rPr>
        <w:t xml:space="preserve">plasmid </w:t>
      </w:r>
      <w:r w:rsidR="00CB6B55" w:rsidRPr="004B09E4">
        <w:rPr>
          <w:rFonts w:ascii="Times" w:hAnsi="Times"/>
        </w:rPr>
        <w:t xml:space="preserve">pTYB2, but unable to cut </w:t>
      </w:r>
      <w:r w:rsidR="00F52CAC">
        <w:rPr>
          <w:rFonts w:ascii="Times" w:hAnsi="Times"/>
        </w:rPr>
        <w:t>phi</w:t>
      </w:r>
      <w:r w:rsidR="00B621F8">
        <w:rPr>
          <w:rFonts w:ascii="Times" w:hAnsi="Times"/>
        </w:rPr>
        <w:t xml:space="preserve"> </w:t>
      </w:r>
      <w:r w:rsidR="00F52CAC">
        <w:rPr>
          <w:rFonts w:ascii="Times" w:hAnsi="Times"/>
        </w:rPr>
        <w:t>W-14</w:t>
      </w:r>
      <w:r w:rsidR="00CB6B55" w:rsidRPr="004B09E4">
        <w:rPr>
          <w:rFonts w:ascii="Times" w:hAnsi="Times"/>
        </w:rPr>
        <w:t xml:space="preserve"> DNA. </w:t>
      </w:r>
    </w:p>
    <w:p w14:paraId="0F0678CC" w14:textId="77777777" w:rsidR="00731099" w:rsidRPr="00D86D42" w:rsidRDefault="00731099" w:rsidP="00731099">
      <w:pPr>
        <w:pStyle w:val="ListParagraph"/>
        <w:ind w:left="360"/>
        <w:rPr>
          <w:rFonts w:ascii="Times" w:hAnsi="Times"/>
        </w:rPr>
      </w:pPr>
    </w:p>
    <w:p w14:paraId="0654E7EE" w14:textId="59ED63A6" w:rsidR="00731099" w:rsidRDefault="00180E8F" w:rsidP="00731099">
      <w:pPr>
        <w:rPr>
          <w:rFonts w:ascii="Times" w:hAnsi="Times"/>
          <w:b/>
        </w:rPr>
      </w:pPr>
      <w:r>
        <w:rPr>
          <w:rFonts w:ascii="Times" w:hAnsi="Times"/>
          <w:b/>
          <w:noProof/>
        </w:rPr>
        <w:drawing>
          <wp:inline distT="0" distB="0" distL="0" distR="0" wp14:anchorId="0314BCE9" wp14:editId="06D5C7D8">
            <wp:extent cx="5882640" cy="3308985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6B.tif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14737" cy="3327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877947" w14:textId="671D3187" w:rsidR="004B09E4" w:rsidRDefault="004B09E4">
      <w:pPr>
        <w:rPr>
          <w:rFonts w:ascii="Times" w:hAnsi="Times"/>
          <w:b/>
        </w:rPr>
      </w:pPr>
      <w:r>
        <w:rPr>
          <w:rFonts w:ascii="Times" w:hAnsi="Times"/>
          <w:b/>
        </w:rPr>
        <w:br w:type="page"/>
      </w:r>
    </w:p>
    <w:p w14:paraId="34B7FB84" w14:textId="1FA9BBF6" w:rsidR="00731099" w:rsidRPr="005F4986" w:rsidRDefault="00731099" w:rsidP="008E1BF5">
      <w:pPr>
        <w:spacing w:line="360" w:lineRule="auto"/>
        <w:rPr>
          <w:rFonts w:ascii="Times" w:hAnsi="Times"/>
        </w:rPr>
      </w:pPr>
      <w:r>
        <w:rPr>
          <w:rFonts w:ascii="Times" w:hAnsi="Times"/>
          <w:b/>
        </w:rPr>
        <w:lastRenderedPageBreak/>
        <w:t>Supplementary Figure 7.</w:t>
      </w:r>
      <w:r w:rsidR="00813258">
        <w:rPr>
          <w:rFonts w:ascii="Times" w:hAnsi="Times"/>
          <w:b/>
        </w:rPr>
        <w:t xml:space="preserve"> Phage</w:t>
      </w:r>
      <w:r>
        <w:rPr>
          <w:rFonts w:ascii="Times" w:hAnsi="Times"/>
          <w:b/>
        </w:rPr>
        <w:t xml:space="preserve"> </w:t>
      </w:r>
      <w:r w:rsidRPr="004B09E4">
        <w:rPr>
          <w:rFonts w:ascii="Symbol" w:hAnsi="Symbol"/>
          <w:b/>
        </w:rPr>
        <w:t></w:t>
      </w:r>
      <w:r w:rsidRPr="004B09E4">
        <w:rPr>
          <w:rFonts w:ascii="Symbol" w:hAnsi="Symbol"/>
          <w:b/>
        </w:rPr>
        <w:t></w:t>
      </w:r>
      <w:r w:rsidR="00CB6B55" w:rsidRPr="004B09E4">
        <w:rPr>
          <w:rFonts w:ascii="Times" w:hAnsi="Times"/>
          <w:b/>
        </w:rPr>
        <w:t>e</w:t>
      </w:r>
      <w:r w:rsidRPr="004B09E4">
        <w:rPr>
          <w:rFonts w:ascii="Times" w:hAnsi="Times"/>
          <w:b/>
        </w:rPr>
        <w:t>xonuclease</w:t>
      </w:r>
      <w:r w:rsidR="00F520EC">
        <w:rPr>
          <w:rFonts w:ascii="Times" w:hAnsi="Times"/>
          <w:b/>
        </w:rPr>
        <w:t xml:space="preserve"> </w:t>
      </w:r>
      <w:r w:rsidR="00B44D7F">
        <w:rPr>
          <w:rFonts w:ascii="Times" w:hAnsi="Times"/>
          <w:b/>
        </w:rPr>
        <w:t>or</w:t>
      </w:r>
      <w:r w:rsidR="00F520EC">
        <w:rPr>
          <w:rFonts w:ascii="Times" w:hAnsi="Times"/>
          <w:b/>
        </w:rPr>
        <w:t xml:space="preserve"> </w:t>
      </w:r>
      <w:r w:rsidR="00F520EC" w:rsidRPr="00F520EC">
        <w:rPr>
          <w:rFonts w:ascii="Times" w:hAnsi="Times"/>
          <w:b/>
          <w:i/>
        </w:rPr>
        <w:t>E. coli</w:t>
      </w:r>
      <w:r w:rsidR="00F520EC">
        <w:rPr>
          <w:rFonts w:ascii="Times" w:hAnsi="Times"/>
          <w:b/>
        </w:rPr>
        <w:t xml:space="preserve"> exonuclease III</w:t>
      </w:r>
      <w:r w:rsidRPr="004B09E4">
        <w:rPr>
          <w:rFonts w:ascii="Times" w:hAnsi="Times"/>
          <w:b/>
        </w:rPr>
        <w:t xml:space="preserve"> digestion of phage DNA</w:t>
      </w:r>
      <w:r w:rsidR="00F520EC">
        <w:rPr>
          <w:rFonts w:ascii="Times" w:hAnsi="Times"/>
          <w:b/>
        </w:rPr>
        <w:t>s</w:t>
      </w:r>
      <w:r w:rsidRPr="004B09E4">
        <w:rPr>
          <w:rFonts w:ascii="Times" w:hAnsi="Times"/>
          <w:b/>
        </w:rPr>
        <w:t>.</w:t>
      </w:r>
      <w:r w:rsidR="005F4986">
        <w:rPr>
          <w:rFonts w:ascii="Times" w:hAnsi="Times"/>
          <w:b/>
        </w:rPr>
        <w:t xml:space="preserve"> A) </w:t>
      </w:r>
      <w:r w:rsidR="005F4986" w:rsidRPr="005F4986">
        <w:rPr>
          <w:rFonts w:ascii="Times" w:hAnsi="Times"/>
        </w:rPr>
        <w:t xml:space="preserve">phage M6 gDNA Cas8I and </w:t>
      </w:r>
      <w:proofErr w:type="spellStart"/>
      <w:r w:rsidR="005F4986" w:rsidRPr="005F4986">
        <w:rPr>
          <w:rFonts w:ascii="Times" w:hAnsi="Times"/>
        </w:rPr>
        <w:t>KasI</w:t>
      </w:r>
      <w:proofErr w:type="spellEnd"/>
      <w:r w:rsidR="005F4986" w:rsidRPr="005F4986">
        <w:rPr>
          <w:rFonts w:ascii="Times" w:hAnsi="Times"/>
        </w:rPr>
        <w:t xml:space="preserve"> restriction fragments digested by </w:t>
      </w:r>
      <w:r w:rsidR="005F4986" w:rsidRPr="005F4986">
        <w:rPr>
          <w:rFonts w:ascii="Times" w:hAnsi="Times"/>
          <w:i/>
        </w:rPr>
        <w:t>E. coli</w:t>
      </w:r>
      <w:r w:rsidR="005F4986" w:rsidRPr="005F4986">
        <w:rPr>
          <w:rFonts w:ascii="Times" w:hAnsi="Times"/>
        </w:rPr>
        <w:t xml:space="preserve"> exonuclease III or </w:t>
      </w:r>
      <w:r w:rsidR="005F4986" w:rsidRPr="005F4986">
        <w:rPr>
          <w:rFonts w:ascii="Symbol" w:hAnsi="Symbol"/>
        </w:rPr>
        <w:t></w:t>
      </w:r>
      <w:r w:rsidR="005F4986" w:rsidRPr="005F4986">
        <w:rPr>
          <w:rFonts w:ascii="Symbol" w:hAnsi="Symbol"/>
        </w:rPr>
        <w:t></w:t>
      </w:r>
      <w:r w:rsidR="005F4986" w:rsidRPr="005F4986">
        <w:rPr>
          <w:rFonts w:ascii="Times" w:hAnsi="Times"/>
        </w:rPr>
        <w:t>exonuclease.</w:t>
      </w:r>
      <w:r w:rsidR="005F4986">
        <w:rPr>
          <w:rFonts w:ascii="Times" w:hAnsi="Times"/>
        </w:rPr>
        <w:t xml:space="preserve"> </w:t>
      </w:r>
      <w:r w:rsidR="005F4986">
        <w:rPr>
          <w:rFonts w:ascii="Times" w:hAnsi="Times"/>
          <w:b/>
        </w:rPr>
        <w:t xml:space="preserve">B) </w:t>
      </w:r>
      <w:r w:rsidR="005F4986" w:rsidRPr="005F4986">
        <w:rPr>
          <w:rFonts w:ascii="Times" w:hAnsi="Times"/>
        </w:rPr>
        <w:t xml:space="preserve">phage </w:t>
      </w:r>
      <w:proofErr w:type="spellStart"/>
      <w:r w:rsidR="005F4986">
        <w:rPr>
          <w:rFonts w:ascii="Times" w:hAnsi="Times"/>
        </w:rPr>
        <w:t>ViI</w:t>
      </w:r>
      <w:proofErr w:type="spellEnd"/>
      <w:r w:rsidR="00F43B0F">
        <w:rPr>
          <w:rFonts w:ascii="Times" w:hAnsi="Times"/>
        </w:rPr>
        <w:t xml:space="preserve"> (Vi1)</w:t>
      </w:r>
      <w:r w:rsidR="005F4986" w:rsidRPr="005F4986">
        <w:rPr>
          <w:rFonts w:ascii="Times" w:hAnsi="Times"/>
        </w:rPr>
        <w:t xml:space="preserve"> gDNA </w:t>
      </w:r>
      <w:proofErr w:type="spellStart"/>
      <w:r w:rsidR="005F4986">
        <w:rPr>
          <w:rFonts w:ascii="Times" w:hAnsi="Times"/>
        </w:rPr>
        <w:t>Fau</w:t>
      </w:r>
      <w:r w:rsidR="005F4986" w:rsidRPr="005F4986">
        <w:rPr>
          <w:rFonts w:ascii="Times" w:hAnsi="Times"/>
        </w:rPr>
        <w:t>I</w:t>
      </w:r>
      <w:proofErr w:type="spellEnd"/>
      <w:r w:rsidR="005F4986" w:rsidRPr="005F4986">
        <w:rPr>
          <w:rFonts w:ascii="Times" w:hAnsi="Times"/>
        </w:rPr>
        <w:t xml:space="preserve"> and </w:t>
      </w:r>
      <w:proofErr w:type="spellStart"/>
      <w:r w:rsidR="005F4986">
        <w:rPr>
          <w:rFonts w:ascii="Times" w:hAnsi="Times"/>
        </w:rPr>
        <w:t>Mfe</w:t>
      </w:r>
      <w:r w:rsidR="005F4986" w:rsidRPr="005F4986">
        <w:rPr>
          <w:rFonts w:ascii="Times" w:hAnsi="Times"/>
        </w:rPr>
        <w:t>I</w:t>
      </w:r>
      <w:proofErr w:type="spellEnd"/>
      <w:r w:rsidR="005F4986" w:rsidRPr="005F4986">
        <w:rPr>
          <w:rFonts w:ascii="Times" w:hAnsi="Times"/>
        </w:rPr>
        <w:t xml:space="preserve"> restriction fragments digested by </w:t>
      </w:r>
      <w:r w:rsidR="005F4986" w:rsidRPr="005F4986">
        <w:rPr>
          <w:rFonts w:ascii="Times" w:hAnsi="Times"/>
          <w:i/>
        </w:rPr>
        <w:t>E. coli</w:t>
      </w:r>
      <w:r w:rsidR="005F4986" w:rsidRPr="005F4986">
        <w:rPr>
          <w:rFonts w:ascii="Times" w:hAnsi="Times"/>
        </w:rPr>
        <w:t xml:space="preserve"> exonuclease III or </w:t>
      </w:r>
      <w:r w:rsidR="005F4986" w:rsidRPr="005F4986">
        <w:rPr>
          <w:rFonts w:ascii="Symbol" w:hAnsi="Symbol"/>
        </w:rPr>
        <w:t></w:t>
      </w:r>
      <w:r w:rsidR="005F4986" w:rsidRPr="005F4986">
        <w:rPr>
          <w:rFonts w:ascii="Symbol" w:hAnsi="Symbol"/>
        </w:rPr>
        <w:t></w:t>
      </w:r>
      <w:r w:rsidR="005F4986" w:rsidRPr="005F4986">
        <w:rPr>
          <w:rFonts w:ascii="Times" w:hAnsi="Times"/>
        </w:rPr>
        <w:t>exonuclease.</w:t>
      </w:r>
      <w:r w:rsidR="005F4986">
        <w:rPr>
          <w:rFonts w:ascii="Times" w:hAnsi="Times"/>
        </w:rPr>
        <w:t xml:space="preserve"> </w:t>
      </w:r>
      <w:r w:rsidR="005F4986">
        <w:rPr>
          <w:rFonts w:ascii="Times" w:hAnsi="Times"/>
          <w:b/>
        </w:rPr>
        <w:t xml:space="preserve">C) </w:t>
      </w:r>
      <w:r w:rsidR="00F52CAC">
        <w:rPr>
          <w:rFonts w:ascii="Times" w:hAnsi="Times"/>
        </w:rPr>
        <w:t>Phi</w:t>
      </w:r>
      <w:r w:rsidR="00B621F8">
        <w:rPr>
          <w:rFonts w:ascii="Times" w:hAnsi="Times"/>
        </w:rPr>
        <w:t xml:space="preserve"> </w:t>
      </w:r>
      <w:r w:rsidR="00F52CAC">
        <w:rPr>
          <w:rFonts w:ascii="Times" w:hAnsi="Times"/>
        </w:rPr>
        <w:t>W-14</w:t>
      </w:r>
      <w:r w:rsidR="005F4986" w:rsidRPr="005F4986">
        <w:rPr>
          <w:rFonts w:ascii="Times" w:hAnsi="Times"/>
        </w:rPr>
        <w:t xml:space="preserve"> gDNA </w:t>
      </w:r>
      <w:proofErr w:type="spellStart"/>
      <w:r w:rsidR="005F4986">
        <w:rPr>
          <w:rFonts w:ascii="Times" w:hAnsi="Times"/>
        </w:rPr>
        <w:t>Bgl</w:t>
      </w:r>
      <w:r w:rsidR="005F4986" w:rsidRPr="005F4986">
        <w:rPr>
          <w:rFonts w:ascii="Times" w:hAnsi="Times"/>
        </w:rPr>
        <w:t>I</w:t>
      </w:r>
      <w:proofErr w:type="spellEnd"/>
      <w:r w:rsidR="005F4986" w:rsidRPr="005F4986">
        <w:rPr>
          <w:rFonts w:ascii="Times" w:hAnsi="Times"/>
        </w:rPr>
        <w:t xml:space="preserve"> and </w:t>
      </w:r>
      <w:proofErr w:type="spellStart"/>
      <w:r w:rsidR="005F4986">
        <w:rPr>
          <w:rFonts w:ascii="Times" w:hAnsi="Times"/>
        </w:rPr>
        <w:t>Eag</w:t>
      </w:r>
      <w:r w:rsidR="005F4986" w:rsidRPr="005F4986">
        <w:rPr>
          <w:rFonts w:ascii="Times" w:hAnsi="Times"/>
        </w:rPr>
        <w:t>I</w:t>
      </w:r>
      <w:proofErr w:type="spellEnd"/>
      <w:r w:rsidR="005F4986" w:rsidRPr="005F4986">
        <w:rPr>
          <w:rFonts w:ascii="Times" w:hAnsi="Times"/>
        </w:rPr>
        <w:t xml:space="preserve"> restriction fragments digested by </w:t>
      </w:r>
      <w:r w:rsidR="005F4986" w:rsidRPr="005F4986">
        <w:rPr>
          <w:rFonts w:ascii="Times" w:hAnsi="Times"/>
          <w:i/>
        </w:rPr>
        <w:t>E. coli</w:t>
      </w:r>
      <w:r w:rsidR="005F4986" w:rsidRPr="005F4986">
        <w:rPr>
          <w:rFonts w:ascii="Times" w:hAnsi="Times"/>
        </w:rPr>
        <w:t xml:space="preserve"> exonuclease III or </w:t>
      </w:r>
      <w:r w:rsidR="005F4986" w:rsidRPr="005F4986">
        <w:rPr>
          <w:rFonts w:ascii="Symbol" w:hAnsi="Symbol"/>
        </w:rPr>
        <w:t></w:t>
      </w:r>
      <w:r w:rsidR="005F4986" w:rsidRPr="005F4986">
        <w:rPr>
          <w:rFonts w:ascii="Symbol" w:hAnsi="Symbol"/>
        </w:rPr>
        <w:t></w:t>
      </w:r>
      <w:r w:rsidR="005F4986" w:rsidRPr="005F4986">
        <w:rPr>
          <w:rFonts w:ascii="Times" w:hAnsi="Times"/>
        </w:rPr>
        <w:t>exonuclease.</w:t>
      </w:r>
    </w:p>
    <w:p w14:paraId="1138C016" w14:textId="72395E3A" w:rsidR="00731099" w:rsidRDefault="00731099" w:rsidP="00731099">
      <w:pPr>
        <w:rPr>
          <w:rFonts w:ascii="Times" w:hAnsi="Times"/>
          <w:b/>
        </w:rPr>
      </w:pPr>
    </w:p>
    <w:p w14:paraId="3A654318" w14:textId="100B258E" w:rsidR="005F4986" w:rsidRDefault="005F4986">
      <w:pPr>
        <w:rPr>
          <w:rFonts w:ascii="Times" w:hAnsi="Times"/>
          <w:b/>
        </w:rPr>
      </w:pPr>
      <w:r w:rsidRPr="005B5118">
        <w:rPr>
          <w:rFonts w:ascii="Times" w:hAnsi="Times"/>
          <w:b/>
          <w:noProof/>
        </w:rPr>
        <w:drawing>
          <wp:inline distT="0" distB="0" distL="0" distR="0" wp14:anchorId="16AC786D" wp14:editId="4478FC77">
            <wp:extent cx="5775702" cy="3506146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37545" cy="36043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A9CE7B" w14:textId="284F8200" w:rsidR="005F4986" w:rsidRDefault="005F4986">
      <w:pPr>
        <w:rPr>
          <w:rFonts w:ascii="Times" w:hAnsi="Times"/>
          <w:b/>
        </w:rPr>
      </w:pPr>
      <w:r w:rsidRPr="005F4986">
        <w:rPr>
          <w:rFonts w:ascii="Times" w:hAnsi="Times"/>
          <w:b/>
          <w:noProof/>
        </w:rPr>
        <w:lastRenderedPageBreak/>
        <w:drawing>
          <wp:inline distT="0" distB="0" distL="0" distR="0" wp14:anchorId="0D3B0E73" wp14:editId="5AE7611B">
            <wp:extent cx="5581006" cy="334264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697715" cy="3412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2DCA42" w14:textId="598DDCAB" w:rsidR="00F520EC" w:rsidRDefault="005F4986">
      <w:pPr>
        <w:rPr>
          <w:rFonts w:ascii="Times" w:hAnsi="Times"/>
          <w:b/>
        </w:rPr>
      </w:pPr>
      <w:r w:rsidRPr="005F4986">
        <w:rPr>
          <w:rFonts w:ascii="Times" w:hAnsi="Times"/>
          <w:b/>
          <w:noProof/>
        </w:rPr>
        <w:drawing>
          <wp:inline distT="0" distB="0" distL="0" distR="0" wp14:anchorId="1F5FDFFF" wp14:editId="0738B84F">
            <wp:extent cx="5654040" cy="3441957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14742" cy="3478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F4986">
        <w:rPr>
          <w:rFonts w:ascii="Times" w:hAnsi="Times"/>
          <w:b/>
        </w:rPr>
        <w:t xml:space="preserve"> </w:t>
      </w:r>
      <w:r w:rsidR="00F520EC">
        <w:rPr>
          <w:rFonts w:ascii="Times" w:hAnsi="Times"/>
          <w:b/>
        </w:rPr>
        <w:br w:type="page"/>
      </w:r>
    </w:p>
    <w:p w14:paraId="7CB51DA4" w14:textId="63DE9AB5" w:rsidR="00731099" w:rsidRPr="00EF3011" w:rsidRDefault="00731099" w:rsidP="008E1BF5">
      <w:pPr>
        <w:spacing w:line="360" w:lineRule="auto"/>
        <w:rPr>
          <w:rFonts w:ascii="Times" w:hAnsi="Times"/>
        </w:rPr>
      </w:pPr>
      <w:r>
        <w:rPr>
          <w:rFonts w:ascii="Times" w:hAnsi="Times"/>
          <w:b/>
        </w:rPr>
        <w:lastRenderedPageBreak/>
        <w:t xml:space="preserve">Supplementary Figure 8. Digestion of phage DNA with hSMUG1 and </w:t>
      </w:r>
      <w:r w:rsidR="00385AA5" w:rsidRPr="00385AA5">
        <w:rPr>
          <w:rFonts w:ascii="Times" w:hAnsi="Times"/>
          <w:b/>
          <w:i/>
        </w:rPr>
        <w:t>E. coli</w:t>
      </w:r>
      <w:r w:rsidR="00385AA5">
        <w:rPr>
          <w:rFonts w:ascii="Times" w:hAnsi="Times"/>
          <w:b/>
        </w:rPr>
        <w:t xml:space="preserve"> </w:t>
      </w:r>
      <w:r>
        <w:rPr>
          <w:rFonts w:ascii="Times" w:hAnsi="Times"/>
          <w:b/>
        </w:rPr>
        <w:t xml:space="preserve">endonuclease VIII. </w:t>
      </w:r>
      <w:r w:rsidRPr="00EF3011">
        <w:rPr>
          <w:rFonts w:ascii="Times" w:hAnsi="Times"/>
        </w:rPr>
        <w:t xml:space="preserve">Phage DNA was first incubated with </w:t>
      </w:r>
      <w:r>
        <w:rPr>
          <w:rFonts w:ascii="Times" w:hAnsi="Times"/>
        </w:rPr>
        <w:t>hSMUG1 for 1 h at 37</w:t>
      </w:r>
      <w:r w:rsidRPr="00EF3011">
        <w:rPr>
          <w:rFonts w:ascii="Times" w:hAnsi="Times"/>
          <w:vertAlign w:val="superscript"/>
        </w:rPr>
        <w:t>o</w:t>
      </w:r>
      <w:r>
        <w:rPr>
          <w:rFonts w:ascii="Times" w:hAnsi="Times"/>
        </w:rPr>
        <w:t xml:space="preserve">C, and then digested with Endonuclease VIII (10 U). Phage SP8 </w:t>
      </w:r>
      <w:r w:rsidR="00E27F67">
        <w:rPr>
          <w:rFonts w:ascii="Times" w:hAnsi="Times"/>
        </w:rPr>
        <w:t>g</w:t>
      </w:r>
      <w:r w:rsidR="00385AA5">
        <w:rPr>
          <w:rFonts w:ascii="Times" w:hAnsi="Times"/>
        </w:rPr>
        <w:t xml:space="preserve">DNA </w:t>
      </w:r>
      <w:r>
        <w:rPr>
          <w:rFonts w:ascii="Times" w:hAnsi="Times"/>
        </w:rPr>
        <w:t>contains 5hmdU replacing all dT</w:t>
      </w:r>
      <w:r w:rsidR="008B368E">
        <w:rPr>
          <w:rFonts w:ascii="Times" w:hAnsi="Times"/>
        </w:rPr>
        <w:t xml:space="preserve"> </w:t>
      </w:r>
      <w:r w:rsidR="008B368E">
        <w:rPr>
          <w:rFonts w:ascii="Times" w:hAnsi="Times"/>
        </w:rPr>
        <w:fldChar w:fldCharType="begin"/>
      </w:r>
      <w:r w:rsidR="004D2D27">
        <w:rPr>
          <w:rFonts w:ascii="Times" w:hAnsi="Times"/>
        </w:rPr>
        <w:instrText xml:space="preserve"> ADDIN EN.CITE &lt;EndNote&gt;&lt;Cite&gt;&lt;Author&gt;Hoet&lt;/Author&gt;&lt;Year&gt;1992&lt;/Year&gt;&lt;RecNum&gt;7369&lt;/RecNum&gt;&lt;DisplayText&gt;[4]&lt;/DisplayText&gt;&lt;record&gt;&lt;rec-number&gt;7369&lt;/rec-number&gt;&lt;foreign-keys&gt;&lt;key app="EN" db-id="zar25xpdevepf6e2xwo59v099vrswza2s0xx" timestamp="1548272202"&gt;7369&lt;/key&gt;&lt;/foreign-keys&gt;&lt;ref-type name="Journal Article"&gt;17&lt;/ref-type&gt;&lt;contributors&gt;&lt;authors&gt;&lt;author&gt;Hoet, P. P.&lt;/author&gt;&lt;author&gt;Coene, M. M.&lt;/author&gt;&lt;author&gt;Cocito, C. G.&lt;/author&gt;&lt;/authors&gt;&lt;/contributors&gt;&lt;auth-address&gt;Microbiology and Genetics Unit, University of Louvain Medical School, Brussels, Belgium.&lt;/auth-address&gt;&lt;titles&gt;&lt;title&gt;Replication cycle of Bacillus subtilis hydroxymethyluracil-containing phages&lt;/title&gt;&lt;secondary-title&gt;Annu Rev Microbiol&lt;/secondary-title&gt;&lt;/titles&gt;&lt;periodical&gt;&lt;full-title&gt;Annual review of microbiology&lt;/full-title&gt;&lt;abbr-1&gt;Annu Rev Microbiol&lt;/abbr-1&gt;&lt;/periodical&gt;&lt;pages&gt;95-116&lt;/pages&gt;&lt;volume&gt;46&lt;/volume&gt;&lt;keywords&gt;&lt;keyword&gt;Bacillus Phages/*physiology&lt;/keyword&gt;&lt;keyword&gt;*Bacillus subtilis&lt;/keyword&gt;&lt;keyword&gt;Base Sequence&lt;/keyword&gt;&lt;keyword&gt;Molecular Sequence Data&lt;/keyword&gt;&lt;keyword&gt;Pentoxyl/*analogs &amp;amp; derivatives&lt;/keyword&gt;&lt;keyword&gt;*Virus Replication&lt;/keyword&gt;&lt;/keywords&gt;&lt;dates&gt;&lt;year&gt;1992&lt;/year&gt;&lt;/dates&gt;&lt;isbn&gt;0066-4227 (Print)&amp;#xD;0066-4227 (Linking)&lt;/isbn&gt;&lt;accession-num&gt;1444272&lt;/accession-num&gt;&lt;urls&gt;&lt;related-urls&gt;&lt;url&gt;https://www.ncbi.nlm.nih.gov/pubmed/1444272&lt;/url&gt;&lt;/related-urls&gt;&lt;/urls&gt;&lt;electronic-resource-num&gt;10.1146/annurev.mi.46.100192.000523&lt;/electronic-resource-num&gt;&lt;/record&gt;&lt;/Cite&gt;&lt;/EndNote&gt;</w:instrText>
      </w:r>
      <w:r w:rsidR="008B368E">
        <w:rPr>
          <w:rFonts w:ascii="Times" w:hAnsi="Times"/>
        </w:rPr>
        <w:fldChar w:fldCharType="separate"/>
      </w:r>
      <w:r w:rsidR="004D2D27">
        <w:rPr>
          <w:rFonts w:ascii="Times" w:hAnsi="Times"/>
          <w:noProof/>
        </w:rPr>
        <w:t>[4]</w:t>
      </w:r>
      <w:r w:rsidR="008B368E">
        <w:rPr>
          <w:rFonts w:ascii="Times" w:hAnsi="Times"/>
        </w:rPr>
        <w:fldChar w:fldCharType="end"/>
      </w:r>
      <w:r>
        <w:rPr>
          <w:rFonts w:ascii="Times" w:hAnsi="Times"/>
        </w:rPr>
        <w:t xml:space="preserve">. </w:t>
      </w:r>
    </w:p>
    <w:p w14:paraId="552CA17C" w14:textId="61E73D6D" w:rsidR="00731099" w:rsidRPr="00F520EC" w:rsidRDefault="00731099" w:rsidP="00731099">
      <w:pPr>
        <w:rPr>
          <w:rFonts w:ascii="Times" w:hAnsi="Times"/>
          <w:b/>
        </w:rPr>
      </w:pPr>
      <w:r w:rsidRPr="00EF3011">
        <w:rPr>
          <w:rFonts w:ascii="Times" w:hAnsi="Times"/>
          <w:b/>
          <w:noProof/>
        </w:rPr>
        <w:drawing>
          <wp:inline distT="0" distB="0" distL="0" distR="0" wp14:anchorId="4848BC58" wp14:editId="296E5CDA">
            <wp:extent cx="5943600" cy="349758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97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" w:hAnsi="Times"/>
          <w:b/>
        </w:rPr>
        <w:br w:type="page"/>
      </w:r>
    </w:p>
    <w:p w14:paraId="4D7A94F6" w14:textId="4F91BA16" w:rsidR="00C43107" w:rsidRPr="0083783A" w:rsidRDefault="00C43107">
      <w:pPr>
        <w:rPr>
          <w:b/>
        </w:rPr>
      </w:pPr>
      <w:r w:rsidRPr="008B368E">
        <w:rPr>
          <w:b/>
        </w:rPr>
        <w:lastRenderedPageBreak/>
        <w:t>Reference</w:t>
      </w:r>
    </w:p>
    <w:p w14:paraId="200F5810" w14:textId="77777777" w:rsidR="00C43107" w:rsidRDefault="00C43107"/>
    <w:p w14:paraId="669D5D17" w14:textId="77777777" w:rsidR="004D2D27" w:rsidRPr="004D2D27" w:rsidRDefault="00C43107" w:rsidP="004D2D2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D2D27" w:rsidRPr="004D2D27">
        <w:rPr>
          <w:noProof/>
        </w:rPr>
        <w:t>[1] K. Wilhelm, and W. Ruger, Deoxyuridylate-hydroxymethylase of bacteriophage SPO1. Virology 189 (1992) 640-6.</w:t>
      </w:r>
    </w:p>
    <w:p w14:paraId="79D92EDF" w14:textId="77777777" w:rsidR="004D2D27" w:rsidRPr="004D2D27" w:rsidRDefault="004D2D27" w:rsidP="004D2D27">
      <w:pPr>
        <w:pStyle w:val="EndNoteBibliography"/>
        <w:ind w:left="720" w:hanging="720"/>
        <w:rPr>
          <w:noProof/>
        </w:rPr>
      </w:pPr>
      <w:r w:rsidRPr="004D2D27">
        <w:rPr>
          <w:noProof/>
        </w:rPr>
        <w:t>[2] Y.J. Lee, N. Dai, S.E. Walsh, S. Muller, M.E. Fraser, K.M. Kauffman, C. Guan, I.R. Correa, Jr., and P.R. Weigele, Identification and biosynthesis of thymidine hypermodifications in the genomic DNA of widespread bacterial viruses. Proc Natl Acad Sci U S A 115 (2018) E3116-E3125.</w:t>
      </w:r>
    </w:p>
    <w:p w14:paraId="4C09D18A" w14:textId="77777777" w:rsidR="004D2D27" w:rsidRPr="004D2D27" w:rsidRDefault="004D2D27" w:rsidP="004D2D27">
      <w:pPr>
        <w:pStyle w:val="EndNoteBibliography"/>
        <w:ind w:left="720" w:hanging="720"/>
        <w:rPr>
          <w:noProof/>
        </w:rPr>
      </w:pPr>
      <w:r w:rsidRPr="004D2D27">
        <w:rPr>
          <w:noProof/>
        </w:rPr>
        <w:t>[3] A.M. Kropinski, R.J. Bose, and R.A. Warren, 5-(4-Aminobutylaminomethyl)uracil, an unusual pyrimidine from the deoxyribonucleic acid of bacteriophage phiW-14. Biochemistry 12 (1973) 151-7.</w:t>
      </w:r>
    </w:p>
    <w:p w14:paraId="53BF76DE" w14:textId="77777777" w:rsidR="004D2D27" w:rsidRPr="004D2D27" w:rsidRDefault="004D2D27" w:rsidP="004D2D27">
      <w:pPr>
        <w:pStyle w:val="EndNoteBibliography"/>
        <w:ind w:left="720" w:hanging="720"/>
        <w:rPr>
          <w:noProof/>
        </w:rPr>
      </w:pPr>
      <w:r w:rsidRPr="004D2D27">
        <w:rPr>
          <w:noProof/>
        </w:rPr>
        <w:t xml:space="preserve">[4] P.P. Hoet, M.M. Coene, and C.G. Cocito, Replication cycle of </w:t>
      </w:r>
      <w:r w:rsidRPr="008E1BF5">
        <w:rPr>
          <w:i/>
          <w:noProof/>
        </w:rPr>
        <w:t xml:space="preserve">Bacillus subtilis </w:t>
      </w:r>
      <w:r w:rsidRPr="004D2D27">
        <w:rPr>
          <w:noProof/>
        </w:rPr>
        <w:t>hydroxymethyluracil-containing phages. Annu Rev Microbiol 46 (1992) 95-116.</w:t>
      </w:r>
    </w:p>
    <w:p w14:paraId="4EBF42AC" w14:textId="77777777" w:rsidR="004D2D27" w:rsidRPr="004D2D27" w:rsidRDefault="004D2D27" w:rsidP="004D2D27">
      <w:pPr>
        <w:pStyle w:val="EndNoteBibliography"/>
        <w:ind w:left="720" w:hanging="720"/>
        <w:rPr>
          <w:noProof/>
        </w:rPr>
      </w:pPr>
      <w:r w:rsidRPr="004D2D27">
        <w:rPr>
          <w:noProof/>
        </w:rPr>
        <w:t>[5] T. Vincze, J. Posfai, and R.J. Roberts, NEBcutter: A program to cleave DNA with restriction enzymes. Nucleic Acids Res 31 (2003) 3688-91.</w:t>
      </w:r>
    </w:p>
    <w:p w14:paraId="2B869878" w14:textId="7A920463" w:rsidR="00C43107" w:rsidRDefault="00C43107">
      <w:r>
        <w:fldChar w:fldCharType="end"/>
      </w:r>
    </w:p>
    <w:sectPr w:rsidR="00C43107" w:rsidSect="00625512">
      <w:footerReference w:type="even" r:id="rId19"/>
      <w:footerReference w:type="default" r:id="rId2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B85DC6" w14:textId="77777777" w:rsidR="001A44E4" w:rsidRDefault="001A44E4">
      <w:r>
        <w:separator/>
      </w:r>
    </w:p>
  </w:endnote>
  <w:endnote w:type="continuationSeparator" w:id="0">
    <w:p w14:paraId="3FB47313" w14:textId="77777777" w:rsidR="001A44E4" w:rsidRDefault="001A44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3892833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F80EB4D" w14:textId="77777777" w:rsidR="0019726C" w:rsidRDefault="0019726C" w:rsidP="009B067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FCFA31D" w14:textId="77777777" w:rsidR="0019726C" w:rsidRDefault="0019726C" w:rsidP="009B067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79636328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59F1A83" w14:textId="77777777" w:rsidR="0019726C" w:rsidRDefault="0019726C" w:rsidP="009B067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3C8E3C4" w14:textId="77777777" w:rsidR="0019726C" w:rsidRDefault="0019726C" w:rsidP="009B067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F118D8" w14:textId="77777777" w:rsidR="001A44E4" w:rsidRDefault="001A44E4">
      <w:r>
        <w:separator/>
      </w:r>
    </w:p>
  </w:footnote>
  <w:footnote w:type="continuationSeparator" w:id="0">
    <w:p w14:paraId="49E605E5" w14:textId="77777777" w:rsidR="001A44E4" w:rsidRDefault="001A44E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597CBC"/>
    <w:multiLevelType w:val="hybridMultilevel"/>
    <w:tmpl w:val="E348CBF6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Neuroend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r25xpdevepf6e2xwo59v099vrswza2s0xx&quot;&gt;RM2000-Converted&lt;record-ids&gt;&lt;item&gt;7306&lt;/item&gt;&lt;item&gt;7347&lt;/item&gt;&lt;item&gt;7368&lt;/item&gt;&lt;item&gt;7369&lt;/item&gt;&lt;item&gt;7373&lt;/item&gt;&lt;/record-ids&gt;&lt;/item&gt;&lt;/Libraries&gt;"/>
  </w:docVars>
  <w:rsids>
    <w:rsidRoot w:val="00731099"/>
    <w:rsid w:val="00054063"/>
    <w:rsid w:val="00065B90"/>
    <w:rsid w:val="00070687"/>
    <w:rsid w:val="000862F5"/>
    <w:rsid w:val="000A1948"/>
    <w:rsid w:val="000C24BE"/>
    <w:rsid w:val="000D3B31"/>
    <w:rsid w:val="00105FF4"/>
    <w:rsid w:val="00163BC5"/>
    <w:rsid w:val="00180E8F"/>
    <w:rsid w:val="0019726C"/>
    <w:rsid w:val="00197828"/>
    <w:rsid w:val="001A44E4"/>
    <w:rsid w:val="001B5323"/>
    <w:rsid w:val="001B7759"/>
    <w:rsid w:val="001D42D2"/>
    <w:rsid w:val="001E199F"/>
    <w:rsid w:val="002016B0"/>
    <w:rsid w:val="00203BF0"/>
    <w:rsid w:val="00243929"/>
    <w:rsid w:val="003103EB"/>
    <w:rsid w:val="00330EB2"/>
    <w:rsid w:val="00364313"/>
    <w:rsid w:val="00372460"/>
    <w:rsid w:val="00385AA5"/>
    <w:rsid w:val="00393453"/>
    <w:rsid w:val="00393696"/>
    <w:rsid w:val="003C5ED4"/>
    <w:rsid w:val="003E5D6C"/>
    <w:rsid w:val="004452AA"/>
    <w:rsid w:val="00446B9A"/>
    <w:rsid w:val="004A06A6"/>
    <w:rsid w:val="004B09E4"/>
    <w:rsid w:val="004C0350"/>
    <w:rsid w:val="004C67BC"/>
    <w:rsid w:val="004D2D27"/>
    <w:rsid w:val="004D693C"/>
    <w:rsid w:val="004D6F3B"/>
    <w:rsid w:val="004F1BDF"/>
    <w:rsid w:val="00522E4C"/>
    <w:rsid w:val="00533E76"/>
    <w:rsid w:val="00574C55"/>
    <w:rsid w:val="005A332A"/>
    <w:rsid w:val="005B5118"/>
    <w:rsid w:val="005E520B"/>
    <w:rsid w:val="005E66DB"/>
    <w:rsid w:val="005F4986"/>
    <w:rsid w:val="00625312"/>
    <w:rsid w:val="00625512"/>
    <w:rsid w:val="00677A58"/>
    <w:rsid w:val="0068166A"/>
    <w:rsid w:val="006A2D29"/>
    <w:rsid w:val="006A6A83"/>
    <w:rsid w:val="007009F7"/>
    <w:rsid w:val="00712194"/>
    <w:rsid w:val="00713B42"/>
    <w:rsid w:val="00731099"/>
    <w:rsid w:val="00764963"/>
    <w:rsid w:val="00775DD3"/>
    <w:rsid w:val="007B01CF"/>
    <w:rsid w:val="007E7CEC"/>
    <w:rsid w:val="00813258"/>
    <w:rsid w:val="0083783A"/>
    <w:rsid w:val="008579FC"/>
    <w:rsid w:val="00857F09"/>
    <w:rsid w:val="0086172A"/>
    <w:rsid w:val="008B368E"/>
    <w:rsid w:val="008E1022"/>
    <w:rsid w:val="008E1BF5"/>
    <w:rsid w:val="009316E9"/>
    <w:rsid w:val="00947375"/>
    <w:rsid w:val="00954E42"/>
    <w:rsid w:val="0096689E"/>
    <w:rsid w:val="00975F27"/>
    <w:rsid w:val="00991CEB"/>
    <w:rsid w:val="009B067E"/>
    <w:rsid w:val="009B57C9"/>
    <w:rsid w:val="009C279D"/>
    <w:rsid w:val="009C3DF6"/>
    <w:rsid w:val="009D3C9B"/>
    <w:rsid w:val="009D6642"/>
    <w:rsid w:val="00A062DC"/>
    <w:rsid w:val="00A2302E"/>
    <w:rsid w:val="00A306FB"/>
    <w:rsid w:val="00A44ED6"/>
    <w:rsid w:val="00A76DDF"/>
    <w:rsid w:val="00A84570"/>
    <w:rsid w:val="00A95DE4"/>
    <w:rsid w:val="00AA1F14"/>
    <w:rsid w:val="00AB0D9E"/>
    <w:rsid w:val="00AD2829"/>
    <w:rsid w:val="00AD369B"/>
    <w:rsid w:val="00AE7850"/>
    <w:rsid w:val="00B2004A"/>
    <w:rsid w:val="00B44D7F"/>
    <w:rsid w:val="00B54968"/>
    <w:rsid w:val="00B621F8"/>
    <w:rsid w:val="00BA4787"/>
    <w:rsid w:val="00BD3AEA"/>
    <w:rsid w:val="00C04CC1"/>
    <w:rsid w:val="00C247B6"/>
    <w:rsid w:val="00C43107"/>
    <w:rsid w:val="00C64014"/>
    <w:rsid w:val="00C862AB"/>
    <w:rsid w:val="00CA4BD1"/>
    <w:rsid w:val="00CB3DF7"/>
    <w:rsid w:val="00CB6B55"/>
    <w:rsid w:val="00CE71C9"/>
    <w:rsid w:val="00D14C43"/>
    <w:rsid w:val="00D52E26"/>
    <w:rsid w:val="00D605D2"/>
    <w:rsid w:val="00D60D32"/>
    <w:rsid w:val="00D84801"/>
    <w:rsid w:val="00DB021E"/>
    <w:rsid w:val="00DC20C7"/>
    <w:rsid w:val="00DD262D"/>
    <w:rsid w:val="00DD7B36"/>
    <w:rsid w:val="00DE107B"/>
    <w:rsid w:val="00DF4C90"/>
    <w:rsid w:val="00DF5A4B"/>
    <w:rsid w:val="00E013BD"/>
    <w:rsid w:val="00E27F67"/>
    <w:rsid w:val="00E45F3F"/>
    <w:rsid w:val="00E51E23"/>
    <w:rsid w:val="00E73B91"/>
    <w:rsid w:val="00EA26EE"/>
    <w:rsid w:val="00EA5A42"/>
    <w:rsid w:val="00EB1F32"/>
    <w:rsid w:val="00EC3E29"/>
    <w:rsid w:val="00EC571E"/>
    <w:rsid w:val="00EF24BE"/>
    <w:rsid w:val="00F10DC0"/>
    <w:rsid w:val="00F11DDF"/>
    <w:rsid w:val="00F43B0F"/>
    <w:rsid w:val="00F520EC"/>
    <w:rsid w:val="00F52CAC"/>
    <w:rsid w:val="00F610BE"/>
    <w:rsid w:val="00FC0D1A"/>
    <w:rsid w:val="00FC20A7"/>
    <w:rsid w:val="00FD1E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6F9D55"/>
  <w15:chartTrackingRefBased/>
  <w15:docId w15:val="{EF0B9E25-4012-3540-B1F4-D57783B377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021E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73109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31099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731099"/>
  </w:style>
  <w:style w:type="paragraph" w:styleId="ListParagraph">
    <w:name w:val="List Paragraph"/>
    <w:basedOn w:val="Normal"/>
    <w:uiPriority w:val="34"/>
    <w:qFormat/>
    <w:rsid w:val="0073109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31099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310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109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1099"/>
    <w:rPr>
      <w:rFonts w:ascii="Times New Roman" w:eastAsia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109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1099"/>
    <w:rPr>
      <w:rFonts w:ascii="Times New Roman" w:eastAsia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4310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43107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C43107"/>
  </w:style>
  <w:style w:type="character" w:customStyle="1" w:styleId="EndNoteBibliographyChar">
    <w:name w:val="EndNote Bibliography Char"/>
    <w:basedOn w:val="DefaultParagraphFont"/>
    <w:link w:val="EndNoteBibliography"/>
    <w:rsid w:val="00C43107"/>
    <w:rPr>
      <w:rFonts w:ascii="Times New Roman" w:eastAsia="Times New Roman" w:hAnsi="Times New Roman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68166A"/>
  </w:style>
  <w:style w:type="character" w:styleId="FollowedHyperlink">
    <w:name w:val="FollowedHyperlink"/>
    <w:basedOn w:val="DefaultParagraphFont"/>
    <w:uiPriority w:val="99"/>
    <w:semiHidden/>
    <w:unhideWhenUsed/>
    <w:rsid w:val="009C3DF6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105FF4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4929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67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63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emf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mailto:xus@neb.com" TargetMode="External"/><Relationship Id="rId12" Type="http://schemas.openxmlformats.org/officeDocument/2006/relationships/image" Target="media/image5.emf"/><Relationship Id="rId17" Type="http://schemas.openxmlformats.org/officeDocument/2006/relationships/image" Target="media/image10.emf"/><Relationship Id="rId2" Type="http://schemas.openxmlformats.org/officeDocument/2006/relationships/styles" Target="styles.xml"/><Relationship Id="rId16" Type="http://schemas.openxmlformats.org/officeDocument/2006/relationships/image" Target="media/image9.emf"/><Relationship Id="rId20" Type="http://schemas.openxmlformats.org/officeDocument/2006/relationships/footer" Target="footer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emf"/><Relationship Id="rId5" Type="http://schemas.openxmlformats.org/officeDocument/2006/relationships/footnotes" Target="footnotes.xml"/><Relationship Id="rId15" Type="http://schemas.openxmlformats.org/officeDocument/2006/relationships/image" Target="media/image8.emf"/><Relationship Id="rId10" Type="http://schemas.openxmlformats.org/officeDocument/2006/relationships/image" Target="media/image3.emf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image" Target="media/image7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1</Pages>
  <Words>4454</Words>
  <Characters>25393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, Shuang-Yong</dc:creator>
  <cp:keywords/>
  <dc:description/>
  <cp:lastModifiedBy>David-Anthony Gordon</cp:lastModifiedBy>
  <cp:revision>5</cp:revision>
  <cp:lastPrinted>2019-01-24T19:45:00Z</cp:lastPrinted>
  <dcterms:created xsi:type="dcterms:W3CDTF">2019-03-12T19:43:00Z</dcterms:created>
  <dcterms:modified xsi:type="dcterms:W3CDTF">2019-03-13T08:47:00Z</dcterms:modified>
</cp:coreProperties>
</file>